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642366" w14:textId="77777777" w:rsidR="008057DB" w:rsidRPr="004D7650" w:rsidRDefault="008057DB" w:rsidP="008057DB">
      <w:pPr>
        <w:contextualSpacing/>
        <w:rPr>
          <w:rFonts w:ascii="Arial" w:eastAsia="Arial" w:hAnsi="Arial" w:cs="Arial"/>
          <w:sz w:val="24"/>
          <w:szCs w:val="20"/>
          <w:lang w:val="en-NZ" w:eastAsia="en-NZ"/>
        </w:rPr>
      </w:pPr>
      <w:r>
        <w:rPr>
          <w:rFonts w:ascii="Arial" w:eastAsia="Arial" w:hAnsi="Arial" w:cs="Arial"/>
          <w:sz w:val="24"/>
          <w:szCs w:val="20"/>
          <w:lang w:val="en-NZ" w:eastAsia="en-NZ"/>
        </w:rPr>
        <w:t xml:space="preserve">Table S3. </w:t>
      </w:r>
      <w:r w:rsidRPr="005C42EB">
        <w:rPr>
          <w:rFonts w:ascii="Arial" w:eastAsia="Arial" w:hAnsi="Arial"/>
          <w:sz w:val="24"/>
          <w:szCs w:val="24"/>
        </w:rPr>
        <w:t>Machine learning</w:t>
      </w:r>
      <w:r>
        <w:rPr>
          <w:rFonts w:ascii="Arial" w:eastAsia="Arial" w:hAnsi="Arial" w:cs="Arial"/>
          <w:sz w:val="24"/>
          <w:szCs w:val="20"/>
          <w:lang w:val="en-NZ" w:eastAsia="en-NZ"/>
        </w:rPr>
        <w:t xml:space="preserve"> studies that classified AD or MCI and healthy controls</w:t>
      </w:r>
    </w:p>
    <w:tbl>
      <w:tblPr>
        <w:tblW w:w="10490" w:type="dxa"/>
        <w:tblInd w:w="-709" w:type="dxa"/>
        <w:tblLook w:val="04A0" w:firstRow="1" w:lastRow="0" w:firstColumn="1" w:lastColumn="0" w:noHBand="0" w:noVBand="1"/>
      </w:tblPr>
      <w:tblGrid>
        <w:gridCol w:w="2310"/>
        <w:gridCol w:w="943"/>
        <w:gridCol w:w="1664"/>
        <w:gridCol w:w="2276"/>
        <w:gridCol w:w="1346"/>
        <w:gridCol w:w="1070"/>
        <w:gridCol w:w="1513"/>
      </w:tblGrid>
      <w:tr w:rsidR="008057DB" w:rsidRPr="00B15C0C" w14:paraId="02C205BD" w14:textId="77777777" w:rsidTr="00F32074">
        <w:trPr>
          <w:trHeight w:val="113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EE22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ference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2629A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ataset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1832A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lassification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5BDB6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mage  features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FBE0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ditional imaging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D699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lassifiers</w:t>
            </w:r>
          </w:p>
        </w:tc>
        <w:tc>
          <w:tcPr>
            <w:tcW w:w="1513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D3F09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sults</w:t>
            </w:r>
          </w:p>
        </w:tc>
      </w:tr>
      <w:tr w:rsidR="008057DB" w:rsidRPr="00B15C0C" w14:paraId="6B482F2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862C3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FE78DC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1375E7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asks (n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42EE9A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FS  and  representation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6C63B8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quences and  featur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DE77D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4C817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AC4ACE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4602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Aggarwal&lt;/Author&gt;&lt;Year&gt;2015&lt;/Year&gt;&lt;RecNum&gt;112&lt;/RecNum&gt;&lt;DisplayText&gt;(Aggarwal, Rana et al. 2015)&lt;/DisplayText&gt;&lt;record&gt;&lt;rec-number&gt;112&lt;/rec-number&gt;&lt;foreign-keys&gt;&lt;key app="EN" db-id="wtvedt00l59pwlet0r3xt5pbx0pe02r5wtvx" timestamp="1517595652"&gt;112&lt;/key&gt;&lt;/foreign-keys&gt;&lt;ref-type name="Journal Article"&gt;17&lt;/ref-type&gt;&lt;contributors&gt;&lt;authors&gt;&lt;author&gt;Aggarwal, Namita&lt;/author&gt;&lt;author&gt;Rana, Bharti&lt;/author&gt;&lt;author&gt;Agrawal, R K&lt;/author&gt;&lt;/authors&gt;&lt;/contributors&gt;&lt;titles&gt;&lt;title&gt;3d discrete wavelet transform for computer aided diagnosis of Alzheimer&amp;apos;s disease using t1-weighted brain MRI&lt;/title&gt;&lt;secondary-title&gt;International Journal of Imaging Systems and Technology&lt;/secondary-title&gt;&lt;/titles&gt;&lt;pages&gt;179-190&lt;/pages&gt;&lt;volume&gt;25&lt;/volume&gt;&lt;dates&gt;&lt;year&gt;2015&lt;/year&gt;&lt;/dates&gt;&lt;publisher&gt;Wiley Online Library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Aggarwal, Rana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D5E5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D739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99 / 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CB0E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3D-DWT (symmlet) of  7  ROI’s:    hip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F796F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68AF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kNN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EE29C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89 / Spe = 0.810</w:t>
            </w:r>
          </w:p>
        </w:tc>
      </w:tr>
      <w:tr w:rsidR="008057DB" w:rsidRPr="00B15C0C" w14:paraId="51B1FBA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29E1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AA8B8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B8A16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4A5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ocampus, amygdalae, ventricles, an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215C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D778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2C7C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1275AE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0FB03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E7646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038F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92973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erior and   posterior cingulate (FS 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C0287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DD575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6D677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5C7DC5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D666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211A6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FCD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758B9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DR and mRMR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7861B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4A799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28295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7EBBE9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5DCBF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Aguilar&lt;/Author&gt;&lt;Year&gt;2013&lt;/Year&gt;&lt;RecNum&gt;111&lt;/RecNum&gt;&lt;DisplayText&gt;(Aguilar, Westman et al. 2013)&lt;/DisplayText&gt;&lt;record&gt;&lt;rec-number&gt;111&lt;/rec-number&gt;&lt;foreign-keys&gt;&lt;key app="EN" db-id="wtvedt00l59pwlet0r3xt5pbx0pe02r5wtvx" timestamp="1517595652"&gt;111&lt;/key&gt;&lt;/foreign-keys&gt;&lt;ref-type name="Journal Article"&gt;17&lt;/ref-type&gt;&lt;contributors&gt;&lt;authors&gt;&lt;author&gt;Aguilar, Carlos&lt;/author&gt;&lt;author&gt;Westman, Eric&lt;/author&gt;&lt;author&gt;Muehlboeck, J-Sebastian&lt;/author&gt;&lt;author&gt;Mecocci, Patrizia&lt;/author&gt;&lt;author&gt;Vellas, Bruno&lt;/author&gt;&lt;author&gt;Tsolaki, Magda&lt;/author&gt;&lt;author&gt;Kloszewska, Iwona&lt;/author&gt;&lt;author&gt;Soininen, Hilkka&lt;/author&gt;&lt;author&gt;Lovestone, Simon&lt;/author&gt;&lt;author&gt;Spenger, Christian&lt;/author&gt;&lt;author&gt;others&lt;/author&gt;&lt;/authors&gt;&lt;/contributors&gt;&lt;titles&gt;&lt;title&gt;Different multivariate techniques for automated classification of MRI data in Alzheimer&amp;apos;s disease and mild cognitive impairment&lt;/title&gt;&lt;secondary-title&gt;Psychiatry Research: Neuroimaging&lt;/secondary-title&gt;&lt;/titles&gt;&lt;pages&gt;89-98&lt;/pages&gt;&lt;volume&gt;212&lt;/volume&gt;&lt;dates&gt;&lt;year&gt;2013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Aguilar, Westman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6626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dNeuroM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68AE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110 / 1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9C242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68     cortical    thickness    values      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23AA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ducation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487C4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non-lin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D372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2 / Spe = 0.900</w:t>
            </w:r>
          </w:p>
        </w:tc>
      </w:tr>
      <w:tr w:rsidR="008057DB" w:rsidRPr="00B15C0C" w14:paraId="0820704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FC7DC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7309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3F454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98 / 2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521C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50   regional  volumes  obtained   with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09DA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0FABC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PLS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3CC36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10 / Spe = 0.684</w:t>
            </w:r>
          </w:p>
        </w:tc>
      </w:tr>
      <w:tr w:rsidR="008057DB" w:rsidRPr="00B15C0C" w14:paraId="3CC084C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7F259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D1B94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BD546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5AA53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reeSurfer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810D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F429A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EFFC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88EC8C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B1B7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Ahmed&lt;/Author&gt;&lt;Year&gt;2015&lt;/Year&gt;&lt;RecNum&gt;110&lt;/RecNum&gt;&lt;DisplayText&gt;(Ahmed, Mizotin et al. 2015)&lt;/DisplayText&gt;&lt;record&gt;&lt;rec-number&gt;110&lt;/rec-number&gt;&lt;foreign-keys&gt;&lt;key app="EN" db-id="wtvedt00l59pwlet0r3xt5pbx0pe02r5wtvx" timestamp="1517595652"&gt;110&lt;/key&gt;&lt;/foreign-keys&gt;&lt;ref-type name="Journal Article"&gt;17&lt;/ref-type&gt;&lt;contributors&gt;&lt;authors&gt;&lt;author&gt;Ahmed, Olfa Ben&lt;/author&gt;&lt;author&gt;Mizotin, Maxim&lt;/author&gt;&lt;author&gt;Benois-Pineau, Jenny&lt;/author&gt;&lt;author&gt;Allard, Michèle&lt;/author&gt;&lt;author&gt;Catheline, Gwénaëlle&lt;/author&gt;&lt;author&gt;Amar, Chokri Ben&lt;/author&gt;&lt;author&gt;Initiative, Alzheimer&amp;apos;s Disease Neuroimaging&lt;/author&gt;&lt;author&gt;others&lt;/author&gt;&lt;/authors&gt;&lt;/contributors&gt;&lt;titles&gt;&lt;title&gt;Alzheimer&amp;apos;s disease diagnosis on structural MR images using circular harmonic functions descriptors on hippocampus and posterior cingulate cortex&lt;/title&gt;&lt;secondary-title&gt;Computerized Medical Imaging and Graphics&lt;/secondary-title&gt;&lt;/titles&gt;&lt;pages&gt;13-25&lt;/pages&gt;&lt;volume&gt;44&lt;/volume&gt;&lt;dates&gt;&lt;year&gt;2015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Ahmed, Mizotin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DE7B5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2DDE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162 / 1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CAC7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ircular  harmonic features extract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49F6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79E5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64369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91 / Spe = 0.882</w:t>
            </w:r>
          </w:p>
        </w:tc>
      </w:tr>
      <w:tr w:rsidR="008057DB" w:rsidRPr="00B15C0C" w14:paraId="2C30897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B8205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BD01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E77EB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162 / 21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F56F6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rom hippocampus and  posterior cingu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BE8C7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2096B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42B5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26 / Spe = 0.748</w:t>
            </w:r>
          </w:p>
        </w:tc>
      </w:tr>
      <w:tr w:rsidR="008057DB" w:rsidRPr="00B15C0C" w14:paraId="0CBB552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1617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86287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CA7A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 vs MCI  (210 / 1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964B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ate  cortex (FS by PCA; BoW represen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29F53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B0D09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3EFE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490 / Spe = 0.752</w:t>
            </w:r>
          </w:p>
        </w:tc>
      </w:tr>
      <w:tr w:rsidR="008057DB" w:rsidRPr="00B15C0C" w14:paraId="3DDB295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BEC4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7DF04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789F8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8BD02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ation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BC920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9E82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8D39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F7DD12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CDD2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Anagnostopoulos&lt;/Author&gt;&lt;Year&gt;2013&lt;/Year&gt;&lt;RecNum&gt;109&lt;/RecNum&gt;&lt;DisplayText&gt;(Anagnostopoulos, Giannoukos et al. 2013)&lt;/DisplayText&gt;&lt;record&gt;&lt;rec-number&gt;109&lt;/rec-number&gt;&lt;foreign-keys&gt;&lt;key app="EN" db-id="wtvedt00l59pwlet0r3xt5pbx0pe02r5wtvx" timestamp="1517595652"&gt;109&lt;/key&gt;&lt;/foreign-keys&gt;&lt;ref-type name="Audiovisual Material"&gt;3&lt;/ref-type&gt;&lt;contributors&gt;&lt;authors&gt;&lt;author&gt;Anagnostopoulos, Christos-Nikolaos&lt;/author&gt;&lt;author&gt;Giannoukos, Ioannis&lt;/author&gt;&lt;author&gt;Spenger, Christian&lt;/author&gt;&lt;author&gt;Simmons, Andrew&lt;/author&gt;&lt;author&gt;Mecocci, Patrizia&lt;/author&gt;&lt;author&gt;Soininen, Hikka&lt;/author&gt;&lt;author&gt;Kłoszewska, Iwona&lt;/author&gt;&lt;author&gt;Vellas, Bruno&lt;/author&gt;&lt;author&gt;Lovestone, Simon&lt;/author&gt;&lt;author&gt;Tsolaki, Magda&lt;/author&gt;&lt;/authors&gt;&lt;/contributors&gt;&lt;titles&gt;&lt;title&gt;Classification models for Alzheimer&amp;apos;s disease detection&lt;/title&gt;&lt;secondary-title&gt;International Conference on Engineering Applications of Neural Networks&lt;/secondary-title&gt;&lt;/titles&gt;&lt;pages&gt;193-202&lt;/pages&gt;&lt;dates&gt;&lt;year&gt;2013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Anagnostopoulos, Giannoukos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139D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dNeuroM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2EFA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vs 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FF813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volume  and  thickness for spe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0C64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2w, demographic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B871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nsemble  of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F94FF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771</w:t>
            </w:r>
          </w:p>
        </w:tc>
      </w:tr>
      <w:tr w:rsidR="008057DB" w:rsidRPr="00B15C0C" w14:paraId="629D52E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CDD34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3047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2597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113 / 122 / 12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2394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ific  ROI’s,   manual  volume   measure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F824E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C0E8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F-NN, SVM,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B71B4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517CA2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82039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FAC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1916F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920C1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ent of the  hippocampu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E6C7D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8C61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SFAM,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7C13F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BF4074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B2C3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F8ADD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30D6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9A75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8996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4D021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-NN, kNN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557EF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3B2551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C7B7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Archana&lt;/Author&gt;&lt;Year&gt;2014&lt;/Year&gt;&lt;RecNum&gt;108&lt;/RecNum&gt;&lt;DisplayText&gt;(Archana and Ramakrishnan 2014)&lt;/DisplayText&gt;&lt;record&gt;&lt;rec-number&gt;108&lt;/rec-number&gt;&lt;foreign-keys&gt;&lt;key app="EN" db-id="wtvedt00l59pwlet0r3xt5pbx0pe02r5wtvx" timestamp="1517595652"&gt;108&lt;/key&gt;&lt;/foreign-keys&gt;&lt;ref-type name="Audiovisual Material"&gt;3&lt;/ref-type&gt;&lt;contributors&gt;&lt;authors&gt;&lt;author&gt;Archana, M&lt;/author&gt;&lt;author&gt;Ramakrishnan, S&lt;/author&gt;&lt;/authors&gt;&lt;/contributors&gt;&lt;titles&gt;&lt;title&gt;Detection of Alzheimer disease in MR images using structure tensor&lt;/title&gt;&lt;secondary-title&gt;2014 36th Annual International Conference of the IEEE Engineering in Medicine and Biology Society&lt;/secondary-title&gt;&lt;/titles&gt;&lt;pages&gt;1043-1046&lt;/pages&gt;&lt;dates&gt;&lt;year&gt;2014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Archana and Ramakrishnan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D6EC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3EF6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92 / 4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82AB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texture features from  struc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ED6C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61DF4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C098C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77 / Spe = 0.849</w:t>
            </w:r>
          </w:p>
        </w:tc>
      </w:tr>
      <w:tr w:rsidR="008057DB" w:rsidRPr="00B15C0C" w14:paraId="4AEF211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787A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1388B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6FB2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92 / 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10C4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ure tensor analysis (FS  by FDR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9A9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C0342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9DA5D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64 / Spe = 0.783</w:t>
            </w:r>
          </w:p>
        </w:tc>
      </w:tr>
      <w:tr w:rsidR="008057DB" w:rsidRPr="00B15C0C" w14:paraId="1D22FAB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D6156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FED46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28173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 vs MCI  (67 / 4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0E72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426EC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A074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93D36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47 / Spe = 0.767</w:t>
            </w:r>
          </w:p>
        </w:tc>
      </w:tr>
      <w:tr w:rsidR="008057DB" w:rsidRPr="00B15C0C" w14:paraId="2F044AA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F899C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Babu&lt;/Author&gt;&lt;Year&gt;2013&lt;/Year&gt;&lt;RecNum&gt;107&lt;/RecNum&gt;&lt;DisplayText&gt;(Babu, Suresh et al. 2013)&lt;/DisplayText&gt;&lt;record&gt;&lt;rec-number&gt;107&lt;/rec-number&gt;&lt;foreign-keys&gt;&lt;key app="EN" db-id="wtvedt00l59pwlet0r3xt5pbx0pe02r5wtvx" timestamp="1517595652"&gt;107&lt;/key&gt;&lt;/foreign-keys&gt;&lt;ref-type name="Audiovisual Material"&gt;3&lt;/ref-type&gt;&lt;contributors&gt;&lt;authors&gt;&lt;author&gt;Babu, G Sateesh&lt;/author&gt;&lt;author&gt;Suresh, S&lt;/author&gt;&lt;author&gt;Mahanand, B S&lt;/author&gt;&lt;/authors&gt;&lt;/contributors&gt;&lt;titles&gt;&lt;title&gt;Meta-cognitive q-Gaussian RBF network for binary classification: Application to mild cognitive impairment (MCI)&lt;/title&gt;&lt;secondary-title&gt;Neural Networks (IJCNN), The 2013 International Joint Conference on&lt;/secondary-title&gt;&lt;/titles&gt;&lt;pages&gt;1-8&lt;/pages&gt;&lt;dates&gt;&lt;year&gt;2013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Babu, Suresh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2FCDE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FA8DE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c  (232 / 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239EB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GM  probability values  fro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8D396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E0441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BF-NN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A1033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30 / Spe = 0.840</w:t>
            </w:r>
          </w:p>
        </w:tc>
      </w:tr>
      <w:tr w:rsidR="008057DB" w:rsidRPr="00B15C0C" w14:paraId="10E8E3E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B129C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9BD4A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3B3C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236 / 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844F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BM analysis (FS by 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F932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EE25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1AC4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80 / Spe = 0.890</w:t>
            </w:r>
          </w:p>
        </w:tc>
      </w:tr>
      <w:tr w:rsidR="008057DB" w:rsidRPr="00B15C0C" w14:paraId="21137DA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C2EB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Beheshti&lt;/Author&gt;&lt;Year&gt;2015&lt;/Year&gt;&lt;RecNum&gt;106&lt;/RecNum&gt;&lt;DisplayText&gt;(Beheshti, Demirel et al. 2015)&lt;/DisplayText&gt;&lt;record&gt;&lt;rec-number&gt;106&lt;/rec-number&gt;&lt;foreign-keys&gt;&lt;key app="EN" db-id="wtvedt00l59pwlet0r3xt5pbx0pe02r5wtvx" timestamp="1517595652"&gt;106&lt;/key&gt;&lt;/foreign-keys&gt;&lt;ref-type name="Journal Article"&gt;17&lt;/ref-type&gt;&lt;contributors&gt;&lt;authors&gt;&lt;author&gt;Beheshti, I&lt;/author&gt;&lt;author&gt;Demirel, H&lt;/author&gt;&lt;author&gt;Initiative, Alzheimer&amp;apos;s Disease Neuroimaging&lt;/author&gt;&lt;author&gt;others&lt;/author&gt;&lt;/authors&gt;&lt;/contributors&gt;&lt;titles&gt;&lt;title&gt;Probability distribution function-based classification of structural MRI for the detection of Alzheimer&amp;apos;s disease&lt;/title&gt;&lt;secondary-title&gt;Computers in biology and medicine&lt;/secondary-title&gt;&lt;/titles&gt;&lt;pages&gt;208-216&lt;/pages&gt;&lt;volume&gt;64&lt;/volume&gt;&lt;dates&gt;&lt;year&gt;2015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Beheshti, Demirel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1A2B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0B7BD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130 / 13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9A028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GM  probability values  fro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60BE3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DA8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EDFD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08 / Spe = 0.908</w:t>
            </w:r>
          </w:p>
        </w:tc>
      </w:tr>
      <w:tr w:rsidR="008057DB" w:rsidRPr="00B15C0C" w14:paraId="034B6F6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C833C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77376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9549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3760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BM   analysis  (FS   based   on  PDF  o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77A6D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47AF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24292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8C210D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C5DC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A7C7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951A7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24B34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’s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FF5E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DFD43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DBF7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20FBE0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0BE8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asanova&lt;/Author&gt;&lt;Year&gt;2013&lt;/Year&gt;&lt;RecNum&gt;105&lt;/RecNum&gt;&lt;DisplayText&gt;(Casanova, Hsu et al. 2013)&lt;/DisplayText&gt;&lt;record&gt;&lt;rec-number&gt;105&lt;/rec-number&gt;&lt;foreign-keys&gt;&lt;key app="EN" db-id="wtvedt00l59pwlet0r3xt5pbx0pe02r5wtvx" timestamp="1517595652"&gt;105&lt;/key&gt;&lt;/foreign-keys&gt;&lt;ref-type name="Journal Article"&gt;17&lt;/ref-type&gt;&lt;contributors&gt;&lt;authors&gt;&lt;author&gt;Casanova, Ramon&lt;/author&gt;&lt;author&gt;Hsu, Fang-Chi&lt;/author&gt;&lt;author&gt;Sink, Kaycee M&lt;/author&gt;&lt;author&gt;Rapp, Stephen R&lt;/author&gt;&lt;author&gt;Williamson, Jeff D&lt;/author&gt;&lt;author&gt;Resnick, Susan M&lt;/author&gt;&lt;author&gt;Espeland, Mark A&lt;/author&gt;&lt;author&gt;Initiative, Alzheimer&amp;apos;s Disease Neuroimaging&lt;/author&gt;&lt;author&gt;others&lt;/author&gt;&lt;/authors&gt;&lt;/contributors&gt;&lt;titles&gt;&lt;title&gt;Alzheimer&amp;apos;s disease risk assessment using large-scale machine learning methods&lt;/title&gt;&lt;secondary-title&gt;PloS one&lt;/secondary-title&gt;&lt;/titles&gt;&lt;periodical&gt;&lt;full-title&gt;PLoS ONE&lt;/full-title&gt;&lt;/periodical&gt;&lt;pages&gt;e77949&lt;/pages&gt;&lt;volume&gt;8&lt;/volume&gt;&lt;dates&gt;&lt;year&gt;2013&lt;/year&gt;&lt;/dates&gt;&lt;publisher&gt;Public Library of Science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asanova, Hsu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C40B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7BDD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188 / 1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EEB2E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 intensities  from  GM,   W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5305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1997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gularized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CB372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43 / Spe = 0.890</w:t>
            </w:r>
          </w:p>
        </w:tc>
      </w:tr>
      <w:tr w:rsidR="008057DB" w:rsidRPr="00B15C0C" w14:paraId="05546CF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F97A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CBC29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64AA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nc (188 / 18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9B5F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d CSF  map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B377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FF0D8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gistic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B7E1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586 / Spe = 0.681</w:t>
            </w:r>
          </w:p>
        </w:tc>
      </w:tr>
      <w:tr w:rsidR="008057DB" w:rsidRPr="00B15C0C" w14:paraId="5594951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E5D11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926A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1F68B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c  (188 / 15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020C0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943B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BDE70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gression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5561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40 / Spe = 0.881</w:t>
            </w:r>
          </w:p>
        </w:tc>
      </w:tr>
      <w:tr w:rsidR="008057DB" w:rsidRPr="00B15C0C" w14:paraId="4910E9A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2760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9F99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C6D5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82 / 15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03657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57847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gnitive score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813F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64E77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579 / Spe = 0.701</w:t>
            </w:r>
          </w:p>
        </w:tc>
      </w:tr>
      <w:tr w:rsidR="008057DB" w:rsidRPr="00B15C0C" w14:paraId="331E270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E02CD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haddad&lt;/Author&gt;&lt;Year&gt;2016&lt;/Year&gt;&lt;RecNum&gt;104&lt;/RecNum&gt;&lt;DisplayText&gt;(Chaddad, Desrosiers et al. 2016)&lt;/DisplayText&gt;&lt;record&gt;&lt;rec-number&gt;104&lt;/rec-number&gt;&lt;foreign-keys&gt;&lt;key app="EN" db-id="wtvedt00l59pwlet0r3xt5pbx0pe02r5wtvx" timestamp="1517595652"&gt;104&lt;/key&gt;&lt;/foreign-keys&gt;&lt;ref-type name="Audiovisual Material"&gt;3&lt;/ref-type&gt;&lt;contributors&gt;&lt;authors&gt;&lt;author&gt;Chaddad, Ahmad&lt;/author&gt;&lt;author&gt;Desrosiers, Christian&lt;/author&gt;&lt;author&gt;Toews, Matthew&lt;/author&gt;&lt;/authors&gt;&lt;/contributors&gt;&lt;titles&gt;&lt;title&gt;Local discriminative characterization of MRI for Alzheimer&amp;apos;s disease&lt;/title&gt;&lt;secondary-title&gt;2016 IEEE 13th International Symposium on Biomedical Imaging (ISBI)&lt;/secondary-title&gt;&lt;/titles&gt;&lt;dates&gt;&lt;year&gt;2016&lt;/year&gt;&lt;/dates&gt;&lt;publisher&gt;Institute of Electrical and Electronics Engineers (IEEE)&lt;/publisher&gt;&lt;urls&gt;&lt;/urls&gt;&lt;electronic-resource-num&gt;10.1109/isbi.2016.7493197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haddad, Desrosiers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2616E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4905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62 / 6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5CC7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3D co-occurrence matrix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555E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FD80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ndom forest.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FBB3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42 / Spe = 0.759</w:t>
            </w:r>
          </w:p>
        </w:tc>
      </w:tr>
      <w:tr w:rsidR="008057DB" w:rsidRPr="00B15C0C" w14:paraId="22BA3B9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CC805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hen&lt;/Author&gt;&lt;Year&gt;2013&lt;/Year&gt;&lt;RecNum&gt;103&lt;/RecNum&gt;&lt;DisplayText&gt;(Chen and Pham 2013)&lt;/DisplayText&gt;&lt;record&gt;&lt;rec-number&gt;103&lt;/rec-number&gt;&lt;foreign-keys&gt;&lt;key app="EN" db-id="wtvedt00l59pwlet0r3xt5pbx0pe02r5wtvx" timestamp="1517595652"&gt;103&lt;/key&gt;&lt;/foreign-keys&gt;&lt;ref-type name="Journal Article"&gt;17&lt;/ref-type&gt;&lt;contributors&gt;&lt;authors&gt;&lt;author&gt;Chen, Ying&lt;/author&gt;&lt;author&gt;Pham, Tuan D&lt;/author&gt;&lt;/authors&gt;&lt;/contributors&gt;&lt;titles&gt;&lt;title&gt;Development of a brain MRI-based hidden Markov model for dementia recognition&lt;/title&gt;&lt;secondary-title&gt;Biomedical engineering online&lt;/secondary-title&gt;&lt;/titles&gt;&lt;pages&gt;1&lt;/pages&gt;&lt;volume&gt;12&lt;/volume&gt;&lt;dates&gt;&lt;year&gt;2013&lt;/year&gt;&lt;/dates&gt;&lt;publisher&gt;BioMed Central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hen and Pham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4CEB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5C24E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75 / 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001ED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2D  regularity  information  from  semi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AADF3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4115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M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D5FF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00 / Spe = 0.800</w:t>
            </w:r>
          </w:p>
        </w:tc>
      </w:tr>
      <w:tr w:rsidR="008057DB" w:rsidRPr="00B15C0C" w14:paraId="1B8B347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8BCD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FCD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5AC6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6B7B9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ariogram analysis of GM  map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713E8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787F6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BB1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5B2D54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67D79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hen&lt;/Author&gt;&lt;Year&gt;2015&lt;/Year&gt;&lt;RecNum&gt;101&lt;/RecNum&gt;&lt;DisplayText&gt;(Chen, Wei et al. 2015)&lt;/DisplayText&gt;&lt;record&gt;&lt;rec-number&gt;101&lt;/rec-number&gt;&lt;foreign-keys&gt;&lt;key app="EN" db-id="wtvedt00l59pwlet0r3xt5pbx0pe02r5wtvx" timestamp="1517595652"&gt;101&lt;/key&gt;&lt;/foreign-keys&gt;&lt;ref-type name="Audiovisual Material"&gt;3&lt;/ref-type&gt;&lt;contributors&gt;&lt;authors&gt;&lt;author&gt;Chen, Xiaoying&lt;/author&gt;&lt;author&gt;Wei, Kaifeng&lt;/author&gt;&lt;author&gt;Liu, Manhua&lt;/author&gt;&lt;/authors&gt;&lt;/contributors&gt;&lt;titles&gt;&lt;title&gt;Group Sparse Representation for Prediction of MCI Conversion to AD&lt;/title&gt;&lt;secondary-title&gt;International Conference on Intelligent Computing&lt;/secondary-title&gt;&lt;/titles&gt;&lt;pages&gt;510-519&lt;/pages&gt;&lt;dates&gt;&lt;year&gt;2015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hen, Wei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C6EE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C365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67 / 2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C4F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volumes in 93 ROI’s  (sparse repre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27B9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F76CC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RC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14028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581 / Spe = 0.763</w:t>
            </w:r>
          </w:p>
        </w:tc>
      </w:tr>
      <w:tr w:rsidR="008057DB" w:rsidRPr="00B15C0C" w14:paraId="4ACE208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AD00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0763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7DFC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3D516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tatio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9B69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8E79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CD6CA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C82DB4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C3B1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hincarini&lt;/Author&gt;&lt;Year&gt;2011&lt;/Year&gt;&lt;RecNum&gt;100&lt;/RecNum&gt;&lt;DisplayText&gt;(Chincarini, Bosco et al. 2011)&lt;/DisplayText&gt;&lt;record&gt;&lt;rec-number&gt;100&lt;/rec-number&gt;&lt;foreign-keys&gt;&lt;key app="EN" db-id="wtvedt00l59pwlet0r3xt5pbx0pe02r5wtvx" timestamp="1517595652"&gt;100&lt;/key&gt;&lt;/foreign-keys&gt;&lt;ref-type name="Journal Article"&gt;17&lt;/ref-type&gt;&lt;contributors&gt;&lt;authors&gt;&lt;author&gt;Chincarini, Andrea&lt;/author&gt;&lt;author&gt;Bosco, Paolo&lt;/author&gt;&lt;author&gt;Calvini, Piero&lt;/author&gt;&lt;author&gt;Gemme, Gianluca&lt;/author&gt;&lt;author&gt;Esposito, Mario&lt;/author&gt;&lt;author&gt;Olivieri, Chiara&lt;/author&gt;&lt;author&gt;Rei, Luca&lt;/author&gt;&lt;author&gt;Squarcia, Sandro&lt;/author&gt;&lt;author&gt;Rodriguez, Guido&lt;/author&gt;&lt;author&gt;Bellotti, Roberto&lt;/author&gt;&lt;author&gt;others&lt;/author&gt;&lt;/authors&gt;&lt;/contributors&gt;&lt;titles&gt;&lt;title&gt;Local MRI analysis approach in the diagnosis of early and prodromal Alzheimer&amp;apos;s disease&lt;/title&gt;&lt;secondary-title&gt;Neuroimage&lt;/secondary-title&gt;&lt;/titles&gt;&lt;pages&gt;469-480&lt;/pages&gt;&lt;volume&gt;58&lt;/volume&gt;&lt;dates&gt;&lt;year&gt;2011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hincarini, Bosco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8D3F0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B8451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189 / 1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3F50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  intensities of filtered masks  in  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09EE4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07F9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ndo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31B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90 / Spe = 0.940</w:t>
            </w:r>
          </w:p>
        </w:tc>
      </w:tr>
      <w:tr w:rsidR="008057DB" w:rsidRPr="00B15C0C" w14:paraId="5969C4B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2291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44085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01892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c  (189 / 1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F7DEA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’s:  hippocampi, amygdalae. midd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24C68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E186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orest  + SV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E7671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90 / Spe = 0.800</w:t>
            </w:r>
          </w:p>
        </w:tc>
      </w:tr>
      <w:tr w:rsidR="008057DB" w:rsidRPr="00B15C0C" w14:paraId="596034E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ACED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9C6F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F20F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66 / 1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46967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d  inf temp gyri,  rolandic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0689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C4987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19871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20 / Spe = 0.650</w:t>
            </w:r>
          </w:p>
        </w:tc>
      </w:tr>
      <w:tr w:rsidR="008057DB" w:rsidRPr="00B15C0C" w14:paraId="3562AB7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D9661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ho&lt;/Author&gt;&lt;Year&gt;2012&lt;/Year&gt;&lt;RecNum&gt;99&lt;/RecNum&gt;&lt;DisplayText&gt;(Cho, Seong et al. 2012)&lt;/DisplayText&gt;&lt;record&gt;&lt;rec-number&gt;99&lt;/rec-number&gt;&lt;foreign-keys&gt;&lt;key app="EN" db-id="wtvedt00l59pwlet0r3xt5pbx0pe02r5wtvx" timestamp="1517595652"&gt;99&lt;/key&gt;&lt;/foreign-keys&gt;&lt;ref-type name="Journal Article"&gt;17&lt;/ref-type&gt;&lt;contributors&gt;&lt;authors&gt;&lt;author&gt;Cho, Youngsang&lt;/author&gt;&lt;author&gt;Seong, Joon-Kyung&lt;/author&gt;&lt;author&gt;Jeong, Yong&lt;/author&gt;&lt;author&gt;Shin, Sung Yong&lt;/author&gt;&lt;author&gt;Initiative, Alzheimer&amp;apos;s Disease Neuroimaging&lt;/author&gt;&lt;author&gt;others&lt;/author&gt;&lt;/authors&gt;&lt;/contributors&gt;&lt;titles&gt;&lt;title&gt;Individual subject classification for Alzheimer&amp;apos;s disease based on incremental learning using a spatial frequency representation of cortical thickness data&lt;/title&gt;&lt;secondary-title&gt;Neuroimage&lt;/secondary-title&gt;&lt;/titles&gt;&lt;pages&gt;2217-2230&lt;/pages&gt;&lt;volume&gt;59&lt;/volume&gt;&lt;dates&gt;&lt;year&gt;2012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ho, Seong et al. 2012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2D7B3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DC82B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80 / 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8F4D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thickness values (FS by PCA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9DB32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EE656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DA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B463B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20 / Spe = 0.930</w:t>
            </w:r>
          </w:p>
        </w:tc>
      </w:tr>
      <w:tr w:rsidR="008057DB" w:rsidRPr="00B15C0C" w14:paraId="0CCE600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58C6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BE478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CB08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c  (80 / 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090D1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47227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01E82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4E1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60 / Spe = 0.890</w:t>
            </w:r>
          </w:p>
        </w:tc>
      </w:tr>
      <w:tr w:rsidR="008057DB" w:rsidRPr="00B15C0C" w14:paraId="24B7779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45EFE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12A16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C6D6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66 / 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29073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5F0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ED977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9CD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30 / Spe = 0.760</w:t>
            </w:r>
          </w:p>
        </w:tc>
      </w:tr>
      <w:tr w:rsidR="008057DB" w:rsidRPr="00B15C0C" w14:paraId="0394BAE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74068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ostafreda&lt;/Author&gt;&lt;Year&gt;2011&lt;/Year&gt;&lt;RecNum&gt;98&lt;/RecNum&gt;&lt;DisplayText&gt;(Costafreda, Dinov et al. 2011)&lt;/DisplayText&gt;&lt;record&gt;&lt;rec-number&gt;98&lt;/rec-number&gt;&lt;foreign-keys&gt;&lt;key app="EN" db-id="wtvedt00l59pwlet0r3xt5pbx0pe02r5wtvx" timestamp="1517595652"&gt;98&lt;/key&gt;&lt;/foreign-keys&gt;&lt;ref-type name="Journal Article"&gt;17&lt;/ref-type&gt;&lt;contributors&gt;&lt;authors&gt;&lt;author&gt;Costafreda, Sergi G&lt;/author&gt;&lt;author&gt;Dinov, Ivo D&lt;/author&gt;&lt;author&gt;Tu, Zhuowen&lt;/author&gt;&lt;author&gt;Shi, Yonggang&lt;/author&gt;&lt;author&gt;Liu, Cheng-Yi&lt;/author&gt;&lt;author&gt;Kloszewska, Iwona&lt;/author&gt;&lt;author&gt;Mecocci, Patrizia&lt;/author&gt;&lt;author&gt;Soininen, Hilkka&lt;/author&gt;&lt;author&gt;Tsolaki, Magda&lt;/author&gt;&lt;author&gt;Vellas, Bruno&lt;/author&gt;&lt;author&gt;Wahlund, Lars-Olof&lt;/author&gt;&lt;author&gt;Spenger, Christian&lt;/author&gt;&lt;author&gt;Toga, Arthur W&lt;/author&gt;&lt;author&gt;Lovestone, Simon&lt;/author&gt;&lt;author&gt;Simmons, Andrew&lt;/author&gt;&lt;/authors&gt;&lt;/contributors&gt;&lt;titles&gt;&lt;title&gt;Automated hippocampal shape analysis predicts the onset of dementia in mild cognitive impairment&lt;/title&gt;&lt;secondary-title&gt;NeuroImage&lt;/secondary-title&gt;&lt;/titles&gt;&lt;pages&gt;212-219&lt;/pages&gt;&lt;volume&gt;56&lt;/volume&gt;&lt;dates&gt;&lt;year&gt;2011&lt;/year&gt;&lt;/dates&gt;&lt;publisher&gt;Elsevier BV&lt;/publisher&gt;&lt;urls&gt;&lt;/urls&gt;&lt;electronic-resource-num&gt;10.1016/j.neuroimage.2011.01.050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ostafreda, Dinov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2BD3C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dNeuroM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68EFA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81 / 2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BEE2D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hickness values  of hippocampi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12022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E9E2D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B04D5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70 / Spe = 0.800</w:t>
            </w:r>
          </w:p>
        </w:tc>
      </w:tr>
      <w:tr w:rsidR="008057DB" w:rsidRPr="00B15C0C" w14:paraId="067D130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D333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oupé&lt;/Author&gt;&lt;Year&gt;2015&lt;/Year&gt;&lt;RecNum&gt;97&lt;/RecNum&gt;&lt;DisplayText&gt;(Coupé, Fonov et al. 2015)&lt;/DisplayText&gt;&lt;record&gt;&lt;rec-number&gt;97&lt;/rec-number&gt;&lt;foreign-keys&gt;&lt;key app="EN" db-id="wtvedt00l59pwlet0r3xt5pbx0pe02r5wtvx" timestamp="1517595652"&gt;97&lt;/key&gt;&lt;/foreign-keys&gt;&lt;ref-type name="Journal Article"&gt;17&lt;/ref-type&gt;&lt;contributors&gt;&lt;authors&gt;&lt;author&gt;Coupé, Pierrick&lt;/author&gt;&lt;author&gt;Fonov, Vladimir S&lt;/author&gt;&lt;author&gt;Bernard, Charlotte&lt;/author&gt;&lt;author&gt;Zandifar, Azar&lt;/author&gt;&lt;author&gt;Eskildsen, Simon F&lt;/author&gt;&lt;author&gt;Helmer, Catherine&lt;/author&gt;&lt;author&gt;Manjón, José V&lt;/author&gt;&lt;author&gt;Amieva, Hélène&lt;/author&gt;&lt;author&gt;Dartigues, Jean-François&lt;/author&gt;&lt;author&gt;Allard, Michèle&lt;/author&gt;&lt;author&gt;Catheline, Gwenaelle&lt;/author&gt;&lt;author&gt;Collins, D Louis&lt;/author&gt;&lt;/authors&gt;&lt;/contributors&gt;&lt;titles&gt;&lt;title&gt;Detection of Alzheimer&amp;apos;s disease signature in MR images seven years before conversion to dementia: Toward an early individual prognosis&lt;/title&gt;&lt;secondary-title&gt;Human Brain Mapping&lt;/secondary-title&gt;&lt;/titles&gt;&lt;pages&gt;4758-4770&lt;/pages&gt;&lt;volume&gt;36&lt;/volume&gt;&lt;dates&gt;&lt;year&gt;2015&lt;/year&gt;&lt;/dates&gt;&lt;publisher&gt;Wiley-Blackwell&lt;/publisher&gt;&lt;urls&gt;&lt;/urls&gt;&lt;electronic-resource-num&gt;10.1002/hbm.2292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oupé, Fonov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5CE1C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4DC3F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309 / 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64AC2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NIPE  (Scoring  by   Nonlocal  Ima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2C6B6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21C44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DA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2F06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49 / Spe = 0.735</w:t>
            </w:r>
          </w:p>
        </w:tc>
      </w:tr>
      <w:tr w:rsidR="008057DB" w:rsidRPr="00B15C0C" w14:paraId="3B8F62A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50DB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F048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26D5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D2584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atch   Estimator)   hippocampal  fea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132C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568C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678CB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336FBB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C7EC9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CC53D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B94A0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59D0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ure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13BF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B5D6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F4FA6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F77E5F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63668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ui&lt;/Author&gt;&lt;Year&gt;2012&lt;/Year&gt;&lt;RecNum&gt;96&lt;/RecNum&gt;&lt;DisplayText&gt;(Cui, Wen et al. 2012)&lt;/DisplayText&gt;&lt;record&gt;&lt;rec-number&gt;96&lt;/rec-number&gt;&lt;foreign-keys&gt;&lt;key app="EN" db-id="wtvedt00l59pwlet0r3xt5pbx0pe02r5wtvx" timestamp="1517595652"&gt;96&lt;/key&gt;&lt;/foreign-keys&gt;&lt;ref-type name="Journal Article"&gt;17&lt;/ref-type&gt;&lt;contributors&gt;&lt;authors&gt;&lt;author&gt;Cui, Yue&lt;/author&gt;&lt;author&gt;Wen, Wei&lt;/author&gt;&lt;author&gt;Lipnicki, Darren M&lt;/author&gt;&lt;author&gt;Beg, Mirza Faisal&lt;/author&gt;&lt;author&gt;Jin, Jesse S&lt;/author&gt;&lt;author&gt;Luo, Suhuai&lt;/author&gt;&lt;author&gt;Zhu, Wanlin&lt;/author&gt;&lt;author&gt;Kochan, Nicole A&lt;/author&gt;&lt;author&gt;Reppermund, Simone&lt;/author&gt;&lt;author&gt;Zhuang, Lin&lt;/author&gt;&lt;author&gt;others&lt;/author&gt;&lt;/authors&gt;&lt;/contributors&gt;&lt;titles&gt;&lt;title&gt;Automated detection of amnestic mild cognitive impairment in community-dwelling elderly adults: a combined spatial atrophy and white matter alteration approach&lt;/title&gt;&lt;secondary-title&gt;Neuroimage&lt;/secondary-title&gt;&lt;/titles&gt;&lt;pages&gt;1209-1217&lt;/pages&gt;&lt;volume&gt;59&lt;/volume&gt;&lt;dates&gt;&lt;year&gt;2012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ui, Wen et al. 2012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6255F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87CEC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204 / 7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15568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10 regional volumes from  T1w,  58 W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A6558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TI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2C3B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ED58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520 / Spe = 0.784</w:t>
            </w:r>
          </w:p>
        </w:tc>
      </w:tr>
      <w:tr w:rsidR="008057DB" w:rsidRPr="00B15C0C" w14:paraId="1C2FF73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E04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D1D9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88D58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37A8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tegrity features from  DTI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2F42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1D362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B300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05AB7A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2C38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uingnet&lt;/Author&gt;&lt;Year&gt;2011&lt;/Year&gt;&lt;RecNum&gt;95&lt;/RecNum&gt;&lt;DisplayText&gt;(Cuingnet, Gerardin et al. 2011)&lt;/DisplayText&gt;&lt;record&gt;&lt;rec-number&gt;95&lt;/rec-number&gt;&lt;foreign-keys&gt;&lt;key app="EN" db-id="wtvedt00l59pwlet0r3xt5pbx0pe02r5wtvx" timestamp="1517595652"&gt;95&lt;/key&gt;&lt;/foreign-keys&gt;&lt;ref-type name="Journal Article"&gt;17&lt;/ref-type&gt;&lt;contributors&gt;&lt;authors&gt;&lt;author&gt;Cuingnet, Rémi&lt;/author&gt;&lt;author&gt;Gerardin, Emilie&lt;/author&gt;&lt;author&gt;Tessieras, Jérôme&lt;/author&gt;&lt;author&gt;Auzias, Guillaume&lt;/author&gt;&lt;author&gt;Lehéricy, Stéphane&lt;/author&gt;&lt;author&gt;Habert, Marie-Odile&lt;/author&gt;&lt;author&gt;Chupin, Marie&lt;/author&gt;&lt;author&gt;Benali, Habib&lt;/author&gt;&lt;author&gt;Colliot, Olivier&lt;/author&gt;&lt;author&gt;Initiative, Alzheimer&amp;apos;s Disease Neuroimaging&lt;/author&gt;&lt;author&gt;others&lt;/author&gt;&lt;/authors&gt;&lt;/contributors&gt;&lt;titles&gt;&lt;title&gt;Automatic classification of patients with Alzheimer&amp;apos;s disease from structural MRI: a comparison of ten methods using the ADNI database&lt;/title&gt;&lt;secondary-title&gt;neuroimage&lt;/secondary-title&gt;&lt;/titles&gt;&lt;pages&gt;766-781&lt;/pages&gt;&lt;volume&gt;56&lt;/volume&gt;&lt;dates&gt;&lt;year&gt;2011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uingnet, Gerardin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71E51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6F5A1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80 / 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DFBBA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 GM   probability  values   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F08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6CBD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linear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A9CE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n = 0.810 / Spe = 0.950</w:t>
            </w:r>
          </w:p>
        </w:tc>
      </w:tr>
      <w:tr w:rsidR="008057DB" w:rsidRPr="00B15C0C" w14:paraId="46BA6C8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438C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CA0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2E27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c  (80 / 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B24CB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’s   defined   by  different  process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35AF1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8A0DE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44DC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80 / Spe = 0.950</w:t>
            </w:r>
          </w:p>
        </w:tc>
      </w:tr>
      <w:tr w:rsidR="008057DB" w:rsidRPr="00B15C0C" w14:paraId="7C3FEE6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1A1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F3EEE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2158C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66 / 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56C4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ipeline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BC371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94A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C1CF7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570 / Spe = 0.780</w:t>
            </w:r>
          </w:p>
        </w:tc>
      </w:tr>
      <w:tr w:rsidR="008057DB" w:rsidRPr="00B15C0C" w14:paraId="1F2E2A4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A9C2C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Cuingnet&lt;/Author&gt;&lt;Year&gt;2013&lt;/Year&gt;&lt;RecNum&gt;94&lt;/RecNum&gt;&lt;DisplayText&gt;(Cuingnet, Glaunes et al. 2013)&lt;/DisplayText&gt;&lt;record&gt;&lt;rec-number&gt;94&lt;/rec-number&gt;&lt;foreign-keys&gt;&lt;key app="EN" db-id="wtvedt00l59pwlet0r3xt5pbx0pe02r5wtvx" timestamp="1517595652"&gt;94&lt;/key&gt;&lt;/foreign-keys&gt;&lt;ref-type name="Journal Article"&gt;17&lt;/ref-type&gt;&lt;contributors&gt;&lt;authors&gt;&lt;author&gt;Cuingnet, R&lt;/author&gt;&lt;author&gt;Glaunes, Joan Alexis&lt;/author&gt;&lt;author&gt;Chupin, M&lt;/author&gt;&lt;author&gt;Benali, H&lt;/author&gt;&lt;author&gt;Colliot, O&lt;/author&gt;&lt;/authors&gt;&lt;/contributors&gt;&lt;titles&gt;&lt;title&gt;Spatial and Anatomical Regularization of SVM: A General Framework for Neuroimaging Data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682-696&lt;/pages&gt;&lt;volume&gt;35&lt;/volume&gt;&lt;dates&gt;&lt;year&gt;2013&lt;/year&gt;&lt;/dates&gt;&lt;publisher&gt;Institute of Electrical and Electronics Engineers (IEEE)&lt;/publisher&gt;&lt;urls&gt;&lt;/urls&gt;&lt;electronic-resource-num&gt;10.1109/tpami.2012.142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Cuingnet, Glaunes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A232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80A24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81 / 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DF155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,  WM  and  CSF  probability maps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42EC1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6748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non-lin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AC3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80 / Spe = 0.930</w:t>
            </w:r>
          </w:p>
        </w:tc>
      </w:tr>
      <w:tr w:rsidR="008057DB" w:rsidRPr="00B15C0C" w14:paraId="7E722F6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7CD1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23BE2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42ACF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F3696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   thickness    values     (FS   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1FB28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1055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BF6A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F799DD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90EA2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73469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68BF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7F53F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atomical and  spatial priors in SVM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C451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71B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256D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B13263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A91B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Davatzikos&lt;/Author&gt;&lt;Year&gt;2011&lt;/Year&gt;&lt;RecNum&gt;93&lt;/RecNum&gt;&lt;DisplayText&gt;(Davatzikos, Bhatt et al. 2011)&lt;/DisplayText&gt;&lt;record&gt;&lt;rec-number&gt;93&lt;/rec-number&gt;&lt;foreign-keys&gt;&lt;key app="EN" db-id="wtvedt00l59pwlet0r3xt5pbx0pe02r5wtvx" timestamp="1517595652"&gt;93&lt;/key&gt;&lt;/foreign-keys&gt;&lt;ref-type name="Journal Article"&gt;17&lt;/ref-type&gt;&lt;contributors&gt;&lt;authors&gt;&lt;author&gt;Davatzikos, Christos&lt;/author&gt;&lt;author&gt;Bhatt, Priyanka&lt;/author&gt;&lt;author&gt;Shaw, Leslie M&lt;/author&gt;&lt;author&gt;Batmanghelich, Kayhan N&lt;/author&gt;&lt;author&gt;Trojanowski, John Q&lt;/author&gt;&lt;/authors&gt;&lt;/contributors&gt;&lt;titles&gt;&lt;title&gt;Prediction of MCI to AD conversion, via MRI, CSF biomarkers, and pattern classification&lt;/title&gt;&lt;secondary-title&gt;Neurobiology of aging&lt;/secondary-title&gt;&lt;/titles&gt;&lt;pages&gt;2322--e19&lt;/pages&gt;&lt;volume&gt;32&lt;/volume&gt;&lt;dates&gt;&lt;year&gt;2011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Davatzikos, Bhatt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A3C5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EA09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85 / 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709F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attern of  atrophy  in  GM   and   W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92C3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SF biomarker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681F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non-lin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7E0F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42 / Spe = 0.512</w:t>
            </w:r>
          </w:p>
        </w:tc>
      </w:tr>
      <w:tr w:rsidR="008057DB" w:rsidRPr="00B15C0C" w14:paraId="39D9932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AD8E9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44917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8E90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381CA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ap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B12B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E3B95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4965F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DD9E5B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EEA0D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Ding&lt;/Author&gt;&lt;Year&gt;2015&lt;/Year&gt;&lt;RecNum&gt;92&lt;/RecNum&gt;&lt;DisplayText&gt;(Ding, Zhang et al. 2015)&lt;/DisplayText&gt;&lt;record&gt;&lt;rec-number&gt;92&lt;/rec-number&gt;&lt;foreign-keys&gt;&lt;key app="EN" db-id="wtvedt00l59pwlet0r3xt5pbx0pe02r5wtvx" timestamp="1517595652"&gt;92&lt;/key&gt;&lt;/foreign-keys&gt;&lt;ref-type name="Audiovisual Material"&gt;3&lt;/ref-type&gt;&lt;contributors&gt;&lt;authors&gt;&lt;author&gt;Ding, Yi&lt;/author&gt;&lt;author&gt;Zhang, Cong&lt;/author&gt;&lt;author&gt;Lan, Tian&lt;/author&gt;&lt;author&gt;Qin, Zhiguang&lt;/author&gt;&lt;author&gt;Zhang, Xinjie&lt;/author&gt;&lt;author&gt;Wang, Wei&lt;/author&gt;&lt;/authors&gt;&lt;/contributors&gt;&lt;titles&gt;&lt;title&gt;Classification of Alzheimer&amp;apos;s disease based on the combination of morphometric feature and texture feature&lt;/title&gt;&lt;secondary-title&gt;Bioinformatics and Biomedicine (BIBM), 2015 IEEE International Conference on&lt;/secondary-title&gt;&lt;/titles&gt;&lt;pages&gt;409-412&lt;/pages&gt;&lt;dates&gt;&lt;year&gt;2015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Ding, Zhang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9C82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5430F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58 / 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E7832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8  GM  volumes in  ROI’s,   220  tex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9EEF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4CFE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C5D06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70 / Spe = 0.983</w:t>
            </w:r>
          </w:p>
        </w:tc>
      </w:tr>
      <w:tr w:rsidR="008057DB" w:rsidRPr="00B15C0C" w14:paraId="07F61CB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4EDB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EEA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A470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73F89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eatures,  64  features  from   2D  multi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144D1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DE20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90E03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530158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B822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05AFB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32AC2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029E7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cale  Gabor filtering (FS  by RFE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854C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CB7FC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F2D70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BB6A20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B71B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Dubey&lt;/Author&gt;&lt;Year&gt;2014&lt;/Year&gt;&lt;RecNum&gt;90&lt;/RecNum&gt;&lt;DisplayText&gt;(Dubey, Zhou et al. 2014)&lt;/DisplayText&gt;&lt;record&gt;&lt;rec-number&gt;90&lt;/rec-number&gt;&lt;foreign-keys&gt;&lt;key app="EN" db-id="wtvedt00l59pwlet0r3xt5pbx0pe02r5wtvx" timestamp="1517595652"&gt;90&lt;/key&gt;&lt;/foreign-keys&gt;&lt;ref-type name="Journal Article"&gt;17&lt;/ref-type&gt;&lt;contributors&gt;&lt;authors&gt;&lt;author&gt;Dubey, Rashmi&lt;/author&gt;&lt;author&gt;Zhou, Jiayu&lt;/author&gt;&lt;author&gt;Wang, Yalin&lt;/author&gt;&lt;author&gt;Thompson, Paul M&lt;/author&gt;&lt;author&gt;Ye, Jieping&lt;/author&gt;&lt;author&gt;Initiative, Alzheimer&amp;apos;s Disease Neuroimaging&lt;/author&gt;&lt;author&gt;others&lt;/author&gt;&lt;/authors&gt;&lt;/contributors&gt;&lt;titles&gt;&lt;title&gt;Analysis of sampling techniques for imbalanced data: An n= 648 ADNI study&lt;/title&gt;&lt;secondary-title&gt;NeuroImage&lt;/secondary-title&gt;&lt;/titles&gt;&lt;pages&gt;220-241&lt;/pages&gt;&lt;volume&gt;87&lt;/volume&gt;&lt;dates&gt;&lt;year&gt;2014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Dubey, Zhou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A6416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2819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191 / 1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62C0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 thickness  values,  volumes  o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E4627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11E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ndom forest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128CF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26 / Spe = 0.906</w:t>
            </w:r>
          </w:p>
        </w:tc>
      </w:tr>
      <w:tr w:rsidR="008057DB" w:rsidRPr="00B15C0C" w14:paraId="27C95C8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735BD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665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AE79F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191 / 31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8AF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 ROI’s,    volumes   of   WM    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B233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79A0D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1BB3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93 / Spe = 0.493</w:t>
            </w:r>
          </w:p>
        </w:tc>
      </w:tr>
      <w:tr w:rsidR="008057DB" w:rsidRPr="00B15C0C" w14:paraId="5F1DCDA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EE74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E95FA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07E2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+MCIc (191 / 28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8C68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’s,  total surface  area  of the  cort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942E8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C915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38AB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79 / Spe = 0.825</w:t>
            </w:r>
          </w:p>
        </w:tc>
      </w:tr>
      <w:tr w:rsidR="008057DB" w:rsidRPr="00B15C0C" w14:paraId="6E7E8F7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866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1FD26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D7461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A861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FS by sparse  logistic  regressio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BEDA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C9FB0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B08F8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F57535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52EA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Dyrba&lt;/Author&gt;&lt;Year&gt;2012&lt;/Year&gt;&lt;RecNum&gt;89&lt;/RecNum&gt;&lt;DisplayText&gt;(Dyrba, Ewers et al. 2012)&lt;/DisplayText&gt;&lt;record&gt;&lt;rec-number&gt;89&lt;/rec-number&gt;&lt;foreign-keys&gt;&lt;key app="EN" db-id="wtvedt00l59pwlet0r3xt5pbx0pe02r5wtvx" timestamp="1517595652"&gt;89&lt;/key&gt;&lt;/foreign-keys&gt;&lt;ref-type name="Audiovisual Material"&gt;3&lt;/ref-type&gt;&lt;contributors&gt;&lt;authors&gt;&lt;author&gt;Dyrba, Martin&lt;/author&gt;&lt;author&gt;Ewers, Michael&lt;/author&gt;&lt;author&gt;Wegrzyn, Martin&lt;/author&gt;&lt;author&gt;Kilimann, Ingo&lt;/author&gt;&lt;author&gt;Plant, Claudia&lt;/author&gt;&lt;author&gt;Oswald, Annahita&lt;/author&gt;&lt;author&gt;Meindl, Thomas&lt;/author&gt;&lt;author&gt;Pievani, Michela&lt;/author&gt;&lt;author&gt;Bokde, Arun L W&lt;/author&gt;&lt;author&gt;Fellgiebel, Andreas&lt;/author&gt;&lt;author&gt;others&lt;/author&gt;&lt;/authors&gt;&lt;/contributors&gt;&lt;titles&gt;&lt;title&gt;Combining DTI and MRI for the automated detection of Alzheimer&amp;apos;s disease using a large European multicenter dataset&lt;/title&gt;&lt;secondary-title&gt;International Workshop on Multimodal Brain Image Analysis&lt;/secondary-title&gt;&lt;/titles&gt;&lt;pages&gt;18-28&lt;/pages&gt;&lt;dates&gt;&lt;year&gt;2012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Dyrba, Ewers et al. 2012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FEE1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0E5D0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143 / 1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14244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 probability  map   values    (FS 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C04A8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F7E0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62F4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74 / Spe = 0.912</w:t>
            </w:r>
          </w:p>
        </w:tc>
      </w:tr>
      <w:tr w:rsidR="008057DB" w:rsidRPr="00B15C0C" w14:paraId="274D13A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2500C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9BB9C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328E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115A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ntropy-based information gai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F92D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46A19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2D97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5298B0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F8BA3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Eskildsen&lt;/Author&gt;&lt;Year&gt;2013&lt;/Year&gt;&lt;RecNum&gt;87&lt;/RecNum&gt;&lt;DisplayText&gt;(Eskildsen, Coupé et al. 2013)&lt;/DisplayText&gt;&lt;record&gt;&lt;rec-number&gt;87&lt;/rec-number&gt;&lt;foreign-keys&gt;&lt;key app="EN" db-id="wtvedt00l59pwlet0r3xt5pbx0pe02r5wtvx" timestamp="1517595652"&gt;87&lt;/key&gt;&lt;/foreign-keys&gt;&lt;ref-type name="Journal Article"&gt;17&lt;/ref-type&gt;&lt;contributors&gt;&lt;authors&gt;&lt;author&gt;Eskildsen, Simon F&lt;/author&gt;&lt;author&gt;Coupé, Pierrick&lt;/author&gt;&lt;author&gt;Garc\&amp;apos;\ia-Lorenzo, Daniel&lt;/author&gt;&lt;author&gt;Fonov, Vladimir&lt;/author&gt;&lt;author&gt;Pruessner, Jens C&lt;/author&gt;&lt;author&gt;Collins, D Louis&lt;/author&gt;&lt;author&gt;Initiative, Alzheimer&amp;apos;s Disease Neuroimaging&lt;/author&gt;&lt;author&gt;others&lt;/author&gt;&lt;/authors&gt;&lt;/contributors&gt;&lt;titles&gt;&lt;title&gt;Prediction of Alzheimer&amp;apos;s disease in subjects with mild cognitive impairment from the ADNI cohort using patterns of cortical thinning&lt;/title&gt;&lt;secondary-title&gt;Neuroimage&lt;/secondary-title&gt;&lt;/titles&gt;&lt;pages&gt;511-521&lt;/pages&gt;&lt;volume&gt;65&lt;/volume&gt;&lt;dates&gt;&lt;year&gt;2013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Eskildsen, Coupé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0C150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8EEFC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226 / 19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9271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thickness values  (FS  by  t-te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286A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ge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77A65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DA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3458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94 / Spe = 0.889</w:t>
            </w:r>
          </w:p>
        </w:tc>
      </w:tr>
      <w:tr w:rsidR="008057DB" w:rsidRPr="00B15C0C" w14:paraId="1818F35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C6685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9E07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7FA8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227 / 16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5EC9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d  mRMR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6F7CA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0F118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212F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58 / Spe = 0.683</w:t>
            </w:r>
          </w:p>
        </w:tc>
      </w:tr>
      <w:tr w:rsidR="008057DB" w:rsidRPr="00B15C0C" w14:paraId="5FC3E31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3BB32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Eskildsen&lt;/Author&gt;&lt;Year&gt;2015&lt;/Year&gt;&lt;RecNum&gt;86&lt;/RecNum&gt;&lt;DisplayText&gt;(Eskildsen, Coupé et al. 2015)&lt;/DisplayText&gt;&lt;record&gt;&lt;rec-number&gt;86&lt;/rec-number&gt;&lt;foreign-keys&gt;&lt;key app="EN" db-id="wtvedt00l59pwlet0r3xt5pbx0pe02r5wtvx" timestamp="1517595652"&gt;86&lt;/key&gt;&lt;/foreign-keys&gt;&lt;ref-type name="Journal Article"&gt;17&lt;/ref-type&gt;&lt;contributors&gt;&lt;authors&gt;&lt;author&gt;Eskildsen, Simon F&lt;/author&gt;&lt;author&gt;Coupé, Pierrick&lt;/author&gt;&lt;author&gt;Fonov, Vladimir S&lt;/author&gt;&lt;author&gt;Pruessner, Jens C&lt;/author&gt;&lt;author&gt;Collins, D Louis&lt;/author&gt;&lt;author&gt;Initiative, Alzheimer&amp;apos;s Disease Neuroimaging&lt;/author&gt;&lt;author&gt;others&lt;/author&gt;&lt;/authors&gt;&lt;/contributors&gt;&lt;titles&gt;&lt;title&gt;Structural imaging biomarkers of Alzheimer&amp;apos;s disease: predicting disease progression&lt;/title&gt;&lt;secondary-title&gt;Neurobiology of aging&lt;/secondary-title&gt;&lt;/titles&gt;&lt;pages&gt;S23--S31&lt;/pages&gt;&lt;volume&gt;36&lt;/volume&gt;&lt;dates&gt;&lt;year&gt;2015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Eskildsen, Coupé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54F6F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9388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238 / 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E65D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  / R  hippocampal grading,  cort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B80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ge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C6E59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DA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61B7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96 / Spe = 0.736</w:t>
            </w:r>
          </w:p>
        </w:tc>
      </w:tr>
      <w:tr w:rsidR="008057DB" w:rsidRPr="00B15C0C" w14:paraId="4C34DD1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EAE82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DA00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5FAAC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283AC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hickness values  of 3 ROI’s  (FS  by mu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631E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A2C3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216B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67E17E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11F44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D406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0F1D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E420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ual  information method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383CE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85E18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2AEAC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63A523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68E96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Filipovych&lt;/Author&gt;&lt;Year&gt;2011&lt;/Year&gt;&lt;RecNum&gt;84&lt;/RecNum&gt;&lt;DisplayText&gt;(Filipovych, Davatzikos et al. 2011)&lt;/DisplayText&gt;&lt;record&gt;&lt;rec-number&gt;84&lt;/rec-number&gt;&lt;foreign-keys&gt;&lt;key app="EN" db-id="wtvedt00l59pwlet0r3xt5pbx0pe02r5wtvx" timestamp="1517595652"&gt;84&lt;/key&gt;&lt;/foreign-keys&gt;&lt;ref-type name="Journal Article"&gt;17&lt;/ref-type&gt;&lt;contributors&gt;&lt;authors&gt;&lt;author&gt;Filipovych, Roman&lt;/author&gt;&lt;author&gt;Davatzikos, Christos&lt;/author&gt;&lt;author&gt;Initiative, Alzheimer&amp;apos;s Disease Neuroimaging&lt;/author&gt;&lt;author&gt;others&lt;/author&gt;&lt;/authors&gt;&lt;/contributors&gt;&lt;titles&gt;&lt;title&gt;Semi-supervised pattern classification of medical images: application to mild cognitive impairment (MCI)&lt;/title&gt;&lt;secondary-title&gt;NeuroImage&lt;/secondary-title&gt;&lt;/titles&gt;&lt;pages&gt;1109-1119&lt;/pages&gt;&lt;volume&gt;55&lt;/volume&gt;&lt;dates&gt;&lt;year&gt;2011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Filipovych, Davatzikos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CF6D3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9C90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63 / 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30B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RAVENS map  (FS  by RFE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BC2A6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B283A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linear,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71BBB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96 / Spe = 0.857</w:t>
            </w:r>
          </w:p>
        </w:tc>
      </w:tr>
      <w:tr w:rsidR="008057DB" w:rsidRPr="00B15C0C" w14:paraId="18828F2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70C4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2D39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09BF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74 / 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08E54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51405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1F32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mi-supervised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F3C96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94 / Spe = 0.517</w:t>
            </w:r>
          </w:p>
        </w:tc>
      </w:tr>
      <w:tr w:rsidR="008057DB" w:rsidRPr="00B15C0C" w14:paraId="38E98D2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BA5BB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Granziera&lt;/Author&gt;&lt;Year&gt;2015&lt;/Year&gt;&lt;RecNum&gt;81&lt;/RecNum&gt;&lt;DisplayText&gt;(Granziera, Daducci et al. 2015)&lt;/DisplayText&gt;&lt;record&gt;&lt;rec-number&gt;81&lt;/rec-number&gt;&lt;foreign-keys&gt;&lt;key app="EN" db-id="wtvedt00l59pwlet0r3xt5pbx0pe02r5wtvx" timestamp="1517595652"&gt;81&lt;/key&gt;&lt;/foreign-keys&gt;&lt;ref-type name="Journal Article"&gt;17&lt;/ref-type&gt;&lt;contributors&gt;&lt;authors&gt;&lt;author&gt;Granziera, C&lt;/author&gt;&lt;author&gt;Daducci, A&lt;/author&gt;&lt;author&gt;Donati, A&lt;/author&gt;&lt;author&gt;Bonnier, G&lt;/author&gt;&lt;author&gt;Romascano, D&lt;/author&gt;&lt;author&gt;Roche, A&lt;/author&gt;&lt;author&gt;Cuadra, M Bach&lt;/author&gt;&lt;author&gt;Schmitter, D&lt;/author&gt;&lt;author&gt;Klöppel, S&lt;/author&gt;&lt;author&gt;Meuli, R&lt;/author&gt;&lt;author&gt;others&lt;/author&gt;&lt;/authors&gt;&lt;/contributors&gt;&lt;titles&gt;&lt;title&gt;A multi-contrast MRI study of microstructural brain damage in patients with mild cognitive impairment&lt;/title&gt;&lt;secondary-title&gt;NeuroImage: Clinical&lt;/secondary-title&gt;&lt;/titles&gt;&lt;periodical&gt;&lt;full-title&gt;NeuroImage: Clinical&lt;/full-title&gt;&lt;/periodical&gt;&lt;pages&gt;631-639&lt;/pages&gt;&lt;volume&gt;8&lt;/volume&gt;&lt;dates&gt;&lt;year&gt;2015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Granziera, Daducci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5DCD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B00C6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77 / 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D79E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lume  and  mean  intensity values  fro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E4EC5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TI, T2*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4AFF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2EFE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00 / Spe = 0.830</w:t>
            </w:r>
          </w:p>
        </w:tc>
      </w:tr>
      <w:tr w:rsidR="008057DB" w:rsidRPr="00B15C0C" w14:paraId="54E2A9B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D897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31AD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E783A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B2501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7  ROI’s   (WM   and   cortical GM,   tha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78BE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7FC97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6056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B2653A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9697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4182B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3FCB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6F738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amus, caudate, globus  pallidus, puta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AFBD1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F5D3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D00A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E4B368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64FB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1312A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0A1E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10356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en   and   hippocampus)  and   for  W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DE38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2BEA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DCF26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23DAD0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7790D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FD54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A1EF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7A77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d  GM  of each  lobe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4A5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6CB81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DE9D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493D6D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2319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Gray&lt;/Author&gt;&lt;Year&gt;2013&lt;/Year&gt;&lt;RecNum&gt;80&lt;/RecNum&gt;&lt;DisplayText&gt;(Gray, Aljabar et al. 2013)&lt;/DisplayText&gt;&lt;record&gt;&lt;rec-number&gt;80&lt;/rec-number&gt;&lt;foreign-keys&gt;&lt;key app="EN" db-id="wtvedt00l59pwlet0r3xt5pbx0pe02r5wtvx" timestamp="1517595652"&gt;80&lt;/key&gt;&lt;/foreign-keys&gt;&lt;ref-type name="Journal Article"&gt;17&lt;/ref-type&gt;&lt;contributors&gt;&lt;authors&gt;&lt;author&gt;Gray, Katherine R&lt;/author&gt;&lt;author&gt;Aljabar, Paul&lt;/author&gt;&lt;author&gt;Heckemann, Rolf A&lt;/author&gt;&lt;author&gt;Hammers, Alexander&lt;/author&gt;&lt;author&gt;Rueckert, Daniel&lt;/author&gt;&lt;/authors&gt;&lt;/contributors&gt;&lt;titles&gt;&lt;title&gt;Random forest-based similarity measures for multi-modal classification of Alzheimer&amp;apos;s disease&lt;/title&gt;&lt;secondary-title&gt;NeuroImage&lt;/secondary-title&gt;&lt;/titles&gt;&lt;pages&gt;167-175&lt;/pages&gt;&lt;volume&gt;65&lt;/volume&gt;&lt;dates&gt;&lt;year&gt;2013&lt;/year&gt;&lt;/dates&gt;&lt;publisher&gt;Elsevier BV&lt;/publisher&gt;&lt;urls&gt;&lt;/urls&gt;&lt;electronic-resource-num&gt;10.1016/j.neuroimage.2012.09.065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Gray, Aljabar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8D22F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4234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35 / 7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4AD6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83 ROI  volumes from  GM  maps, voxe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21448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 APOE3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4EFF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ndo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A719C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75 / Spe = 0.679</w:t>
            </w:r>
          </w:p>
        </w:tc>
      </w:tr>
      <w:tr w:rsidR="008057DB" w:rsidRPr="00B15C0C" w14:paraId="76FA67E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A57B6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7CDA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D8C71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5A60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tensities from  PE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3A88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SF biomarker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A60CB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orest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432B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1D84F4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70626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Guerrero&lt;/Author&gt;&lt;Year&gt;2014&lt;/Year&gt;&lt;RecNum&gt;78&lt;/RecNum&gt;&lt;DisplayText&gt;(Guerrero, Wolz et al. 2014)&lt;/DisplayText&gt;&lt;record&gt;&lt;rec-number&gt;78&lt;/rec-number&gt;&lt;foreign-keys&gt;&lt;key app="EN" db-id="wtvedt00l59pwlet0r3xt5pbx0pe02r5wtvx" timestamp="1517595652"&gt;78&lt;/key&gt;&lt;/foreign-keys&gt;&lt;ref-type name="Journal Article"&gt;17&lt;/ref-type&gt;&lt;contributors&gt;&lt;authors&gt;&lt;author&gt;Guerrero, R&lt;/author&gt;&lt;author&gt;Wolz, R&lt;/author&gt;&lt;author&gt;Rao, A W&lt;/author&gt;&lt;author&gt;Rueckert, D&lt;/author&gt;&lt;/authors&gt;&lt;/contributors&gt;&lt;titles&gt;&lt;title&gt;Manifold population modeling as a neuro-imaging biomarker: Application to ADNI and ADNI-GO&lt;/title&gt;&lt;secondary-title&gt;NeuroImage&lt;/secondary-title&gt;&lt;/titles&gt;&lt;pages&gt;275-286&lt;/pages&gt;&lt;volume&gt;94&lt;/volume&gt;&lt;dates&gt;&lt;year&gt;2014&lt;/year&gt;&lt;/dates&gt;&lt;publisher&gt;Elsevier BV&lt;/publisher&gt;&lt;urls&gt;&lt;/urls&gt;&lt;electronic-resource-num&gt;10.1016/j.neuroimage.2014.03.03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Guerrero, Wolz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7BFB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79024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175 / 10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A41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  intensities (Laplacian eigenmap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9768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88A6D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linear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7461C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0 / Spe = 0.850</w:t>
            </w:r>
          </w:p>
        </w:tc>
      </w:tr>
      <w:tr w:rsidR="008057DB" w:rsidRPr="00B15C0C" w14:paraId="3B97741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657EC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BC7B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-G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DC5DA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14 / 1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00FD7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presentation after  FS  by  Elastic N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08DA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FE8F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59C99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50 / Spe = 0.670</w:t>
            </w:r>
          </w:p>
        </w:tc>
      </w:tr>
      <w:tr w:rsidR="008057DB" w:rsidRPr="00B15C0C" w14:paraId="78A0484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4D156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3A1C9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673A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c  (175 / 1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41C6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d  manifold learning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7842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9212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DA9C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0 / Spe = 0.760</w:t>
            </w:r>
          </w:p>
        </w:tc>
      </w:tr>
      <w:tr w:rsidR="008057DB" w:rsidRPr="00B15C0C" w14:paraId="64CC7E2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01AB2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10C0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A3AE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e  (134 / 22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77A0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5B477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D1726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1FA36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10 / Spe = 0.690</w:t>
            </w:r>
          </w:p>
        </w:tc>
      </w:tr>
      <w:tr w:rsidR="008057DB" w:rsidRPr="00B15C0C" w14:paraId="14B7A88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10B9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Herrera&lt;/Author&gt;&lt;Year&gt;2013&lt;/Year&gt;&lt;RecNum&gt;76&lt;/RecNum&gt;&lt;DisplayText&gt;(Herrera, Rojas et al. 2013)&lt;/DisplayText&gt;&lt;record&gt;&lt;rec-number&gt;76&lt;/rec-number&gt;&lt;foreign-keys&gt;&lt;key app="EN" db-id="wtvedt00l59pwlet0r3xt5pbx0pe02r5wtvx" timestamp="1517595652"&gt;76&lt;/key&gt;&lt;/foreign-keys&gt;&lt;ref-type name="Audiovisual Material"&gt;3&lt;/ref-type&gt;&lt;contributors&gt;&lt;authors&gt;&lt;author&gt;Herrera, Luis Javier&lt;/author&gt;&lt;author&gt;Rojas, Ignacio&lt;/author&gt;&lt;author&gt;Pomares, H&lt;/author&gt;&lt;author&gt;Guillen, A&lt;/author&gt;&lt;author&gt;Valenzuela, O&lt;/author&gt;&lt;author&gt;Banos, O&lt;/author&gt;&lt;/authors&gt;&lt;/contributors&gt;&lt;titles&gt;&lt;title&gt;Classification of MRI Images for Alzheimer&amp;apos;s Disease Detection&lt;/title&gt;&lt;secondary-title&gt;2013 International Conference on Social Computing&lt;/secondary-title&gt;&lt;/titles&gt;&lt;dates&gt;&lt;year&gt;2013&lt;/year&gt;&lt;/dates&gt;&lt;publisher&gt;Institute of Electrical and Electronics Engineers (IEEE)&lt;/publisher&gt;&lt;urls&gt;&lt;/urls&gt;&lt;electronic-resource-num&gt;10.1109/socialcom.2013.127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Herrera, Rojas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345A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B2F1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443 / 4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D854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2D-DWT (Db4   and   Haar) multi-sca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CB01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6C6D4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A8E7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63 / Spe = 0.961</w:t>
            </w:r>
          </w:p>
        </w:tc>
      </w:tr>
      <w:tr w:rsidR="008057DB" w:rsidRPr="00B15C0C" w14:paraId="7E0CAAD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C8AD6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B09C3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65970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vs AD (44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5F2E4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eatures (FS  by PCA and  mutual infor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8013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6E1D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72FAC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774</w:t>
            </w:r>
          </w:p>
        </w:tc>
      </w:tr>
      <w:tr w:rsidR="008057DB" w:rsidRPr="00B15C0C" w14:paraId="444942F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2090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219A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3F5F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/ 448 / 4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4C74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ation method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0FD2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00FCC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EE12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3B6F69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9A147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Hinrichs&lt;/Author&gt;&lt;Year&gt;2009&lt;/Year&gt;&lt;RecNum&gt;75&lt;/RecNum&gt;&lt;DisplayText&gt;(Hinrichs, Singh et al. 2009)&lt;/DisplayText&gt;&lt;record&gt;&lt;rec-number&gt;75&lt;/rec-number&gt;&lt;foreign-keys&gt;&lt;key app="EN" db-id="wtvedt00l59pwlet0r3xt5pbx0pe02r5wtvx" timestamp="1517595652"&gt;75&lt;/key&gt;&lt;/foreign-keys&gt;&lt;ref-type name="Journal Article"&gt;17&lt;/ref-type&gt;&lt;contributors&gt;&lt;authors&gt;&lt;author&gt;Hinrichs, Chris&lt;/author&gt;&lt;author&gt;Singh, Vikas&lt;/author&gt;&lt;author&gt;Mukherjee, Lopamudra&lt;/author&gt;&lt;author&gt;Xu, Guofan&lt;/author&gt;&lt;author&gt;Chung, Moo K&lt;/author&gt;&lt;author&gt;Johnson, Sterling C&lt;/author&gt;&lt;/authors&gt;&lt;/contributors&gt;&lt;titles&gt;&lt;title&gt;Spatially augmented LPboosting for AD classification with evaluations on the ADNI dataset&lt;/title&gt;&lt;secondary-title&gt;NeuroImage&lt;/secondary-title&gt;&lt;/titles&gt;&lt;pages&gt;138-149&lt;/pages&gt;&lt;volume&gt;48&lt;/volume&gt;&lt;dates&gt;&lt;year&gt;2009&lt;/year&gt;&lt;/dates&gt;&lt;publisher&gt;Elsevier BV&lt;/publisher&gt;&lt;urls&gt;&lt;/urls&gt;&lt;electronic-resource-num&gt;10.1016/j.neuroimage.2009.05.05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Hinrichs, Singh et al. 2009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0F9E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3F7D3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94 / 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B3B1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probability maps  (FS  by  t-test t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AB56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02EC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inear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E0234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50 / Spe = 0.800</w:t>
            </w:r>
          </w:p>
        </w:tc>
      </w:tr>
      <w:tr w:rsidR="008057DB" w:rsidRPr="00B15C0C" w14:paraId="1DDC90E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200DB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BA60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27EFB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248B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lect relevant voxels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004BC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671BF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rogramming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A84E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25215B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AF22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Hinrichs&lt;/Author&gt;&lt;Year&gt;2011&lt;/Year&gt;&lt;RecNum&gt;74&lt;/RecNum&gt;&lt;DisplayText&gt;(Hinrichs, Singh et al. 2011)&lt;/DisplayText&gt;&lt;record&gt;&lt;rec-number&gt;74&lt;/rec-number&gt;&lt;foreign-keys&gt;&lt;key app="EN" db-id="wtvedt00l59pwlet0r3xt5pbx0pe02r5wtvx" timestamp="1517595652"&gt;74&lt;/key&gt;&lt;/foreign-keys&gt;&lt;ref-type name="Journal Article"&gt;17&lt;/ref-type&gt;&lt;contributors&gt;&lt;authors&gt;&lt;author&gt;Hinrichs, Chris&lt;/author&gt;&lt;author&gt;Singh, Vikas&lt;/author&gt;&lt;author&gt;Xu, Guofan&lt;/author&gt;&lt;author&gt;Johnson, Sterling C&lt;/author&gt;&lt;/authors&gt;&lt;/contributors&gt;&lt;titles&gt;&lt;title&gt;Predictive markers for AD in a multi-modality framework: An analysis of MCI progression in the ADNI population&lt;/title&gt;&lt;secondary-title&gt;NeuroImage&lt;/secondary-title&gt;&lt;/titles&gt;&lt;pages&gt;574-589&lt;/pages&gt;&lt;volume&gt;55&lt;/volume&gt;&lt;dates&gt;&lt;year&gt;2011&lt;/year&gt;&lt;/dates&gt;&lt;publisher&gt;Elsevier BV&lt;/publisher&gt;&lt;urls&gt;&lt;/urls&gt;&lt;electronic-resource-num&gt;10.1016/j.neuroimage.2010.10.081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Hinrichs, Singh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CFCC2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D8F72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66 / 4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8F33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probability maps  (FS  by  t-test to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B740D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 APOE3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3E55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KL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71B5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7 / Spe = 0.966</w:t>
            </w:r>
          </w:p>
        </w:tc>
      </w:tr>
      <w:tr w:rsidR="008057DB" w:rsidRPr="00B15C0C" w14:paraId="3B57046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16FB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B07DF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DD58C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A3A1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lect relevant voxels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6F42F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SF  biomarkers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67CDB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4C18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14DB9E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51F20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BF29B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AF77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7991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CF4F3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gnitive score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EAC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CE603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995C79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E2AF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Hor&lt;/Author&gt;&lt;Year&gt;2016&lt;/Year&gt;&lt;RecNum&gt;73&lt;/RecNum&gt;&lt;DisplayText&gt;(Hor and Moradi 2016)&lt;/DisplayText&gt;&lt;record&gt;&lt;rec-number&gt;73&lt;/rec-number&gt;&lt;foreign-keys&gt;&lt;key app="EN" db-id="wtvedt00l59pwlet0r3xt5pbx0pe02r5wtvx" timestamp="1517595651"&gt;73&lt;/key&gt;&lt;/foreign-keys&gt;&lt;ref-type name="Journal Article"&gt;17&lt;/ref-type&gt;&lt;contributors&gt;&lt;authors&gt;&lt;author&gt;Hor, Soheil&lt;/author&gt;&lt;author&gt;Moradi, Mehdi&lt;/author&gt;&lt;/authors&gt;&lt;/contributors&gt;&lt;titles&gt;&lt;title&gt;Learning in data-limited multimodal scenarios: Scandent decision forests and tree-based features&lt;/title&gt;&lt;secondary-title&gt;Medical Image Analysis&lt;/secondary-title&gt;&lt;/titles&gt;&lt;pages&gt;30-41&lt;/pages&gt;&lt;volume&gt;34&lt;/volume&gt;&lt;dates&gt;&lt;year&gt;2016&lt;/year&gt;&lt;/dates&gt;&lt;publisher&gt;Elsevier BV&lt;/publisher&gt;&lt;urls&gt;&lt;/urls&gt;&lt;electronic-resource-num&gt;10.1016/j.media.2016.07.012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Hor and Moradi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8161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3A4F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c  (178 / 9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8CF2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lume    measurements  of   six   ROI’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3DE14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F7F67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ndom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B6603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91 / Spe = 0.844</w:t>
            </w:r>
          </w:p>
        </w:tc>
      </w:tr>
      <w:tr w:rsidR="008057DB" w:rsidRPr="00B15C0C" w14:paraId="7E16C9A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15D8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15C9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D360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nc (178 / 12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1B558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ventricles, hippocampus, whole-brain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C4AB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BC582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orest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8EB73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34 / Spe = 0.863</w:t>
            </w:r>
          </w:p>
        </w:tc>
      </w:tr>
      <w:tr w:rsidR="008057DB" w:rsidRPr="00B15C0C" w14:paraId="1A47C37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424F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lastRenderedPageBreak/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E54CF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C585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nc (18 / 14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94ED7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ntorhinal, fusiform  and  mid-temporal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5ED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46E6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F6487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37 / Spe = 0.897</w:t>
            </w:r>
          </w:p>
        </w:tc>
      </w:tr>
      <w:tr w:rsidR="008057DB" w:rsidRPr="00B15C0C" w14:paraId="74CDEB4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22A73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4B9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EBEE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26 / 9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30639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d  ICV from T1w,  FDG  and  AV45 up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68DA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98900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B58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19 / Spe = 0.750</w:t>
            </w:r>
          </w:p>
        </w:tc>
      </w:tr>
      <w:tr w:rsidR="008057DB" w:rsidRPr="00B15C0C" w14:paraId="7610987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C8B72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260B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936B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44 / 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8113E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ake  values  from  PET (FS  by  informa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E61D2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F9218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88397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31 / Spe = 0.803</w:t>
            </w:r>
          </w:p>
        </w:tc>
      </w:tr>
      <w:tr w:rsidR="008057DB" w:rsidRPr="00B15C0C" w14:paraId="7FF43A9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B6D7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79902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9BE8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5C39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ion  gai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6D89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524E3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8EDE5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A66910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79B42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Hu&lt;/Author&gt;&lt;Year&gt;2016&lt;/Year&gt;&lt;RecNum&gt;72&lt;/RecNum&gt;&lt;DisplayText&gt;(Hu, Wang et al. 2016)&lt;/DisplayText&gt;&lt;record&gt;&lt;rec-number&gt;72&lt;/rec-number&gt;&lt;foreign-keys&gt;&lt;key app="EN" db-id="wtvedt00l59pwlet0r3xt5pbx0pe02r5wtvx" timestamp="1517595651"&gt;72&lt;/key&gt;&lt;/foreign-keys&gt;&lt;ref-type name="Journal Article"&gt;17&lt;/ref-type&gt;&lt;contributors&gt;&lt;authors&gt;&lt;author&gt;Hu, Kun&lt;/author&gt;&lt;author&gt;Wang, Yijue&lt;/author&gt;&lt;author&gt;Chen, Kewei&lt;/author&gt;&lt;author&gt;Hou, Likun&lt;/author&gt;&lt;author&gt;Zhang, Xiaoqun&lt;/author&gt;&lt;/authors&gt;&lt;/contributors&gt;&lt;titles&gt;&lt;title&gt;Multi-scale features extraction from baseline structure MRI for MCI patient classification and AD early diagnosis&lt;/title&gt;&lt;secondary-title&gt;Neurocomputing&lt;/secondary-title&gt;&lt;/titles&gt;&lt;pages&gt;132-145&lt;/pages&gt;&lt;volume&gt;175&lt;/volume&gt;&lt;dates&gt;&lt;year&gt;2016&lt;/year&gt;&lt;/dates&gt;&lt;publisher&gt;Elsevier BV&lt;/publisher&gt;&lt;urls&gt;&lt;/urls&gt;&lt;electronic-resource-num&gt;10.1016/j.neucom.2015.10.043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Hu, Wang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007C8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B7254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228 / 1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1D2E8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3D-DWT (Gabor and  Haar) multi-scal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8E5A3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26D4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linear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AA96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46 / Spe = 0.855</w:t>
            </w:r>
          </w:p>
        </w:tc>
      </w:tr>
      <w:tr w:rsidR="008057DB" w:rsidRPr="00B15C0C" w14:paraId="793378E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D794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5EACF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D900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62 / 7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2AA39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eatures from GM of map  of hippocam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D2FCA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324A1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50FE2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18 / Spe = 0.823</w:t>
            </w:r>
          </w:p>
        </w:tc>
      </w:tr>
      <w:tr w:rsidR="008057DB" w:rsidRPr="00B15C0C" w14:paraId="1558CF0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B158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8B145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97CA2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3353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u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07B58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CB046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3FA5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CB31A4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022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Illan&lt;/Author&gt;&lt;Year&gt;2014&lt;/Year&gt;&lt;RecNum&gt;71&lt;/RecNum&gt;&lt;DisplayText&gt;(Illan, Garriz et al. 2014)&lt;/DisplayText&gt;&lt;record&gt;&lt;rec-number&gt;71&lt;/rec-number&gt;&lt;foreign-keys&gt;&lt;key app="EN" db-id="wtvedt00l59pwlet0r3xt5pbx0pe02r5wtvx" timestamp="1517595651"&gt;71&lt;/key&gt;&lt;/foreign-keys&gt;&lt;ref-type name="Journal Article"&gt;17&lt;/ref-type&gt;&lt;contributors&gt;&lt;authors&gt;&lt;author&gt;Illan, Ignacio A&lt;/author&gt;&lt;author&gt;Garriz, Juan M&lt;/author&gt;&lt;author&gt;Ramirez, Javier&lt;/author&gt;&lt;author&gt;Meyer-Base, Anke&lt;/author&gt;&lt;/authors&gt;&lt;/contributors&gt;&lt;titles&gt;&lt;title&gt;Spatial component analysis of MRI data for Alzheimer&amp;apos;s disease diagnosis: a Bayesian network approach&lt;/title&gt;&lt;secondary-title&gt;Front. Comput. Neurosci.&lt;/secondary-title&gt;&lt;/titles&gt;&lt;volume&gt;8&lt;/volume&gt;&lt;dates&gt;&lt;year&gt;2014&lt;/year&gt;&lt;/dates&gt;&lt;publisher&gt;Frontiers Media SA&lt;/publisher&gt;&lt;urls&gt;&lt;/urls&gt;&lt;electronic-resource-num&gt;10.3389/fncom.2014.0015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Illan, Garriz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5E7E5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229AB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(76 / 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962BA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Binary values   of GM,  WM  maps  in  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15A95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0D67B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ensemble)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5172F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26 / Spe = 0.845</w:t>
            </w:r>
          </w:p>
        </w:tc>
      </w:tr>
      <w:tr w:rsidR="008057DB" w:rsidRPr="00B15C0C" w14:paraId="7D8FDF5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0425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2859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042E5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c  (76 / 11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719A5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’s:  parahippocampal gyrus,  lingu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39D47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97C3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3A886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73 / Spe = 0.845</w:t>
            </w:r>
          </w:p>
        </w:tc>
      </w:tr>
      <w:tr w:rsidR="008057DB" w:rsidRPr="00B15C0C" w14:paraId="432BBCC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77D3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EAD68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34CE7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E1616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yrus,  hippocampus, frontal lobe,  pre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6292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A56E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7BC46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9C2C71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F4F73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BC5D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5B1E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B03CE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entral gyrus,  temporal lobe  (Bayesia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1E15E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3C306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19399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C075A0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05CC5F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222DA2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E1748E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E54BE2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etwork representation)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410B2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FA225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13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A911C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</w:tbl>
    <w:p w14:paraId="41162F5D" w14:textId="77777777" w:rsidR="008057DB" w:rsidRDefault="008057DB" w:rsidP="008057DB">
      <w:pPr>
        <w:contextualSpacing/>
        <w:rPr>
          <w:sz w:val="2"/>
        </w:rPr>
      </w:pPr>
    </w:p>
    <w:p w14:paraId="0B23D4D6" w14:textId="77777777" w:rsidR="008057DB" w:rsidRDefault="008057DB" w:rsidP="008057DB">
      <w:pPr>
        <w:contextualSpacing/>
        <w:rPr>
          <w:sz w:val="2"/>
        </w:rPr>
      </w:pPr>
    </w:p>
    <w:p w14:paraId="78A8C53E" w14:textId="77777777" w:rsidR="008057DB" w:rsidRDefault="008057DB" w:rsidP="008057DB">
      <w:pPr>
        <w:rPr>
          <w:sz w:val="2"/>
        </w:rPr>
      </w:pPr>
      <w:r>
        <w:rPr>
          <w:sz w:val="2"/>
        </w:rPr>
        <w:br w:type="page"/>
      </w:r>
    </w:p>
    <w:p w14:paraId="7DA3E1DE" w14:textId="77777777" w:rsidR="008057DB" w:rsidRPr="00A2223C" w:rsidRDefault="008057DB" w:rsidP="008057DB">
      <w:pPr>
        <w:contextualSpacing/>
        <w:rPr>
          <w:sz w:val="2"/>
        </w:rPr>
      </w:pPr>
    </w:p>
    <w:tbl>
      <w:tblPr>
        <w:tblW w:w="11016" w:type="dxa"/>
        <w:tblInd w:w="-709" w:type="dxa"/>
        <w:tblLook w:val="04A0" w:firstRow="1" w:lastRow="0" w:firstColumn="1" w:lastColumn="0" w:noHBand="0" w:noVBand="1"/>
      </w:tblPr>
      <w:tblGrid>
        <w:gridCol w:w="2243"/>
        <w:gridCol w:w="576"/>
        <w:gridCol w:w="1923"/>
        <w:gridCol w:w="2270"/>
        <w:gridCol w:w="1346"/>
        <w:gridCol w:w="1070"/>
        <w:gridCol w:w="1588"/>
      </w:tblGrid>
      <w:tr w:rsidR="008057DB" w:rsidRPr="00B15C0C" w14:paraId="0D99C0AF" w14:textId="77777777" w:rsidTr="00F32074">
        <w:trPr>
          <w:trHeight w:val="113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CF5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ference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0B2EE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ataset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12D0A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lassification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DA3D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mage  features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858E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ditional imaging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A9448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lassifiers</w:t>
            </w:r>
          </w:p>
        </w:tc>
        <w:tc>
          <w:tcPr>
            <w:tcW w:w="1588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B5C02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sults</w:t>
            </w:r>
          </w:p>
        </w:tc>
      </w:tr>
      <w:tr w:rsidR="008057DB" w:rsidRPr="00B15C0C" w14:paraId="4175AF6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E81C0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2C6DB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1E4FA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asks (n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86C89C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FS  and  representation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6EE649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quences and  featur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296EC9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30066D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CE20E1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D6DA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Jiang&lt;/Author&gt;&lt;Year&gt;2014&lt;/Year&gt;&lt;RecNum&gt;69&lt;/RecNum&gt;&lt;DisplayText&gt;(Jiang and Shi 2014)&lt;/DisplayText&gt;&lt;record&gt;&lt;rec-number&gt;69&lt;/rec-number&gt;&lt;foreign-keys&gt;&lt;key app="EN" db-id="wtvedt00l59pwlet0r3xt5pbx0pe02r5wtvx" timestamp="1517595651"&gt;69&lt;/key&gt;&lt;/foreign-keys&gt;&lt;ref-type name="Audiovisual Material"&gt;3&lt;/ref-type&gt;&lt;contributors&gt;&lt;authors&gt;&lt;author&gt;Jiang, Qikun&lt;/author&gt;&lt;author&gt;Shi, Jun&lt;/author&gt;&lt;/authors&gt;&lt;/contributors&gt;&lt;titles&gt;&lt;title&gt;Sparse kernel entropy component analysis for dimensionality reduction of neuroimaging data&lt;/title&gt;&lt;secondary-title&gt;2014 36th Annual International Conference of the IEEE Engineering in Medicine and Biology Society&lt;/secondary-title&gt;&lt;/titles&gt;&lt;dates&gt;&lt;year&gt;2014&lt;/year&gt;&lt;/dates&gt;&lt;publisher&gt;Institute of Electrical and Electronics Engineers (IEEE)&lt;/publisher&gt;&lt;urls&gt;&lt;/urls&gt;&lt;electronic-resource-num&gt;10.1109/embc.2014.6944344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Jiang and Shi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961B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AD31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A021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83 ROI  volumes from  GM  maps (FS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33C0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740F0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kNN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7274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20  / Spe  = 0.904</w:t>
            </w:r>
          </w:p>
        </w:tc>
      </w:tr>
      <w:tr w:rsidR="008057DB" w:rsidRPr="00B15C0C" w14:paraId="33AD0EF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428E1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5137F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DC8F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8048B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parse kernel  entropy component  anal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71A9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8584F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49EA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D64A96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22FE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78418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7618C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A264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ysis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0902B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B936C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76B7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85DFFF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C28B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Jie&lt;/Author&gt;&lt;Year&gt;2014&lt;/Year&gt;&lt;RecNum&gt;68&lt;/RecNum&gt;&lt;DisplayText&gt;(Jie, Zhang et al. 2014)&lt;/DisplayText&gt;&lt;record&gt;&lt;rec-number&gt;68&lt;/rec-number&gt;&lt;foreign-keys&gt;&lt;key app="EN" db-id="wtvedt00l59pwlet0r3xt5pbx0pe02r5wtvx" timestamp="1517595651"&gt;68&lt;/key&gt;&lt;/foreign-keys&gt;&lt;ref-type name="Journal Article"&gt;17&lt;/ref-type&gt;&lt;contributors&gt;&lt;authors&gt;&lt;author&gt;Jie, Biao&lt;/author&gt;&lt;author&gt;Zhang, Daoqiang&lt;/author&gt;&lt;author&gt;Cheng, Bo&lt;/author&gt;&lt;author&gt;Shen, Dinggang&lt;/author&gt;&lt;/authors&gt;&lt;/contributors&gt;&lt;titles&gt;&lt;title&gt;Manifold regularized multitask feature learning for multimodality disease classification&lt;/title&gt;&lt;secondary-title&gt;Human Brain Mapping&lt;/secondary-title&gt;&lt;/titles&gt;&lt;pages&gt;489-507&lt;/pages&gt;&lt;volume&gt;36&lt;/volume&gt;&lt;dates&gt;&lt;year&gt;2014&lt;/year&gt;&lt;/dates&gt;&lt;publisher&gt;Wiley-Blackwell&lt;/publisher&gt;&lt;urls&gt;&lt;/urls&gt;&lt;electronic-resource-num&gt;10.1002/hbm.22642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Jie, Zhang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7881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FB6E9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E90C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volumes and  PET intensity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9476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A57B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KL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8C95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47  / Spe  = 0.958</w:t>
            </w:r>
          </w:p>
        </w:tc>
      </w:tr>
      <w:tr w:rsidR="008057DB" w:rsidRPr="00B15C0C" w14:paraId="2C09248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0DDC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B7EB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E134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52 / 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4D9C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 93 ROI’s(FS by manifold regulariz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13473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SF biomarker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9FCAF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3B4D1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94  / Spe  = 0.708</w:t>
            </w:r>
          </w:p>
        </w:tc>
      </w:tr>
      <w:tr w:rsidR="008057DB" w:rsidRPr="00B15C0C" w14:paraId="4718C5D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CB193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9372C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A80D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10FD8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ultitask learning method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DA32F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E2771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FE7D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4B034B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699F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Khedher&lt;/Author&gt;&lt;Year&gt;2015&lt;/Year&gt;&lt;RecNum&gt;67&lt;/RecNum&gt;&lt;DisplayText&gt;(Khedher, Ramirez et al. 2015)&lt;/DisplayText&gt;&lt;record&gt;&lt;rec-number&gt;67&lt;/rec-number&gt;&lt;foreign-keys&gt;&lt;key app="EN" db-id="wtvedt00l59pwlet0r3xt5pbx0pe02r5wtvx" timestamp="1517595651"&gt;67&lt;/key&gt;&lt;/foreign-keys&gt;&lt;ref-type name="Journal Article"&gt;17&lt;/ref-type&gt;&lt;contributors&gt;&lt;authors&gt;&lt;author&gt;Khedher, L&lt;/author&gt;&lt;author&gt;Ramirez, J&lt;/author&gt;&lt;author&gt;Górriz, J M&lt;/author&gt;&lt;author&gt;Brahim, A&lt;/author&gt;&lt;author&gt;Segovia, F&lt;/author&gt;&lt;/authors&gt;&lt;/contributors&gt;&lt;titles&gt;&lt;title&gt;Early diagnosis of Alzheimer&amp;apos;s disease based on partial least squares, principal component analysis and support vector machine using segmented MRI images&lt;/title&gt;&lt;secondary-title&gt;Neurocomputing&lt;/secondary-title&gt;&lt;/titles&gt;&lt;pages&gt;139-150&lt;/pages&gt;&lt;volume&gt;151&lt;/volume&gt;&lt;dates&gt;&lt;year&gt;2015&lt;/year&gt;&lt;/dates&gt;&lt;publisher&gt;Elsevier BV&lt;/publisher&gt;&lt;urls&gt;&lt;/urls&gt;&lt;electronic-resource-num&gt;10.1016/j.neucom.2014.09.072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Khedher, Ramirez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0C0F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CD13F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229  / 1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834B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  intensities in GM  and  WM  map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EDF7F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4E6A6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linear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553A7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13  / Spe  = 0.851</w:t>
            </w:r>
          </w:p>
        </w:tc>
      </w:tr>
      <w:tr w:rsidR="008057DB" w:rsidRPr="00B15C0C" w14:paraId="51B0156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E3B37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67B0C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F645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229  / 4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872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FS  by  partial least  square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D466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7CA1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5464E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22  / Spe  = 0.816</w:t>
            </w:r>
          </w:p>
        </w:tc>
      </w:tr>
      <w:tr w:rsidR="008057DB" w:rsidRPr="00B15C0C" w14:paraId="7A7E7B2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3244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685CB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B9BD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  vs AD  (401  / 1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AFB1C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450F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78BE3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2528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70  / Spe  = 0.838</w:t>
            </w:r>
          </w:p>
        </w:tc>
      </w:tr>
      <w:tr w:rsidR="008057DB" w:rsidRPr="00B15C0C" w14:paraId="214F797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47476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Komlagan&lt;/Author&gt;&lt;Year&gt;2014&lt;/Year&gt;&lt;RecNum&gt;65&lt;/RecNum&gt;&lt;DisplayText&gt;(Komlagan, Ta et al. 2014)&lt;/DisplayText&gt;&lt;record&gt;&lt;rec-number&gt;65&lt;/rec-number&gt;&lt;foreign-keys&gt;&lt;key app="EN" db-id="wtvedt00l59pwlet0r3xt5pbx0pe02r5wtvx" timestamp="1517595651"&gt;65&lt;/key&gt;&lt;/foreign-keys&gt;&lt;ref-type name="Audiovisual Material"&gt;3&lt;/ref-type&gt;&lt;contributors&gt;&lt;authors&gt;&lt;author&gt;Komlagan, Mawulawoé&lt;/author&gt;&lt;author&gt;Ta, Vinh-Thong&lt;/author&gt;&lt;author&gt;Pan, Xingyu&lt;/author&gt;&lt;author&gt;Domenger, Jean-Philippe&lt;/author&gt;&lt;author&gt;Collins, D Louis&lt;/author&gt;&lt;author&gt;Coupé, Pierrick&lt;/author&gt;&lt;author&gt;Initiative, Alzheimer&amp;apos;s Disease Neuroimaging&lt;/author&gt;&lt;author&gt;others&lt;/author&gt;&lt;/authors&gt;&lt;/contributors&gt;&lt;titles&gt;&lt;title&gt;Anatomically Constrained Weak Classifier Fusion for Early Detection of Alzheimer&amp;apos;s Disease&lt;/title&gt;&lt;secondary-title&gt;International Workshop on Machine Learning in Medical Imaging&lt;/secondary-title&gt;&lt;/titles&gt;&lt;pages&gt;141-148&lt;/pages&gt;&lt;dates&gt;&lt;year&gt;2014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Komlagan, Ta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8A47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ED9AB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236  / 16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54F53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NIPE   (Scoring  by   Nonlocal  Imag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EE7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0DC8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linear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C727D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615  / Spe  = 0.856</w:t>
            </w:r>
          </w:p>
        </w:tc>
      </w:tr>
      <w:tr w:rsidR="008057DB" w:rsidRPr="00B15C0C" w14:paraId="78E1AA2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F3530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C3E42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141B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68900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atch Estimator) hippocampal featu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6B76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5C72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D60DF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489523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4A28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098A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14AC9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2E22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FS  by  sparse logistic  regressio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F2508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090C8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33B3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63E3EC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2536F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Korolev&lt;/Author&gt;&lt;Year&gt;2016&lt;/Year&gt;&lt;RecNum&gt;64&lt;/RecNum&gt;&lt;DisplayText&gt;(Korolev, Symonds et al. 2016)&lt;/DisplayText&gt;&lt;record&gt;&lt;rec-number&gt;64&lt;/rec-number&gt;&lt;foreign-keys&gt;&lt;key app="EN" db-id="wtvedt00l59pwlet0r3xt5pbx0pe02r5wtvx" timestamp="1517595651"&gt;64&lt;/key&gt;&lt;/foreign-keys&gt;&lt;ref-type name="Journal Article"&gt;17&lt;/ref-type&gt;&lt;contributors&gt;&lt;authors&gt;&lt;author&gt;Korolev, Igor O&lt;/author&gt;&lt;author&gt;Symonds, Laura L&lt;/author&gt;&lt;author&gt;Bozoki, Andrea C&lt;/author&gt;&lt;/authors&gt;&lt;secondary-authors&gt;&lt;author&gt;Herholz, Karl&lt;/author&gt;&lt;/secondary-authors&gt;&lt;/contributors&gt;&lt;titles&gt;&lt;title&gt;Predicting Progression from Mild Cognitive Impairment to Alzheimer&amp;apos;s Dementia Using Clinical, MRI, and Plasma Biomarkers via Probabilistic Pattern Classification&lt;/title&gt;&lt;secondary-title&gt;PLoS ONE&lt;/secondary-title&gt;&lt;/titles&gt;&lt;periodical&gt;&lt;full-title&gt;PLoS ONE&lt;/full-title&gt;&lt;/periodical&gt;&lt;pages&gt;e0138866&lt;/pages&gt;&lt;volume&gt;11&lt;/volume&gt;&lt;dates&gt;&lt;year&gt;2016&lt;/year&gt;&lt;/dates&gt;&lt;publisher&gt;Public Library of Science (PLoS)&lt;/publisher&gt;&lt;urls&gt;&lt;/urls&gt;&lt;electronic-resource-num&gt;10.1371/journal.pone.013886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Korolev, Symonds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BA9A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B82CF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39  / 12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A136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thickness, volumes, curva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C400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isk  factors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5329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KL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7A63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34  / Spe  = 0.764</w:t>
            </w:r>
          </w:p>
        </w:tc>
      </w:tr>
      <w:tr w:rsidR="008057DB" w:rsidRPr="00B15C0C" w14:paraId="2C2A084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FC33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48582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6B9C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58FE2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d  surface area   of  180  ROI’s  (FS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1B34D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gnitive scores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C74D6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F09F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C759F4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8CB5F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2D3E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D25D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67A12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joint mutual information criterio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9D51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roteomic dat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4D2F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2B3A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A3A3BC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BBD9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Krashenyi&lt;/Author&gt;&lt;Year&gt;2016&lt;/Year&gt;&lt;RecNum&gt;63&lt;/RecNum&gt;&lt;DisplayText&gt;(Krashenyi, Ramirez et al. 2016)&lt;/DisplayText&gt;&lt;record&gt;&lt;rec-number&gt;63&lt;/rec-number&gt;&lt;foreign-keys&gt;&lt;key app="EN" db-id="wtvedt00l59pwlet0r3xt5pbx0pe02r5wtvx" timestamp="1517595651"&gt;63&lt;/key&gt;&lt;/foreign-keys&gt;&lt;ref-type name="Journal Article"&gt;17&lt;/ref-type&gt;&lt;contributors&gt;&lt;authors&gt;&lt;author&gt;Krashenyi, Igor&lt;/author&gt;&lt;author&gt;Ramirez, Javier&lt;/author&gt;&lt;author&gt;Popov, Anton&lt;/author&gt;&lt;author&gt;Manuel Górriz, Juan&lt;/author&gt;&lt;author&gt;s Disease Neuroimaging Initiative&lt;/author&gt;&lt;author&gt;others&lt;/author&gt;&lt;/authors&gt;&lt;/contributors&gt;&lt;titles&gt;&lt;title&gt;Fuzzy Computer-Aided Alzheimer’s Disease Diagnosis Based on MRI Data&lt;/title&gt;&lt;secondary-title&gt;Current Alzheimer Research&lt;/secondary-title&gt;&lt;/titles&gt;&lt;pages&gt;545-556&lt;/pages&gt;&lt;volume&gt;13&lt;/volume&gt;&lt;dates&gt;&lt;year&gt;2016&lt;/year&gt;&lt;/dates&gt;&lt;publisher&gt;Bentham Science Publishers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Krashenyi, Ramirez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54DA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5D33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229  / 1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7ECF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ean  ROI  intensity values of GM  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F8C2B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41B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uzzy inference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C2837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33  / Spe  = 0.922</w:t>
            </w:r>
          </w:p>
        </w:tc>
      </w:tr>
      <w:tr w:rsidR="008057DB" w:rsidRPr="00B15C0C" w14:paraId="06A1755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1523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102F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0DBE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229  / 4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457F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WM  maps from  T1w  and  mean inten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463D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B1AA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ystem.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F6D0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759  / Spe  = 0.861</w:t>
            </w:r>
          </w:p>
        </w:tc>
      </w:tr>
      <w:tr w:rsidR="008057DB" w:rsidRPr="00B15C0C" w14:paraId="60B4C9F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1F1E8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E353B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10A87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  vs AD  (401  / 18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1BD49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ity  from  PET (FS  by 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B78C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8F6C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4DB8B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749  / Spe  = 0.820</w:t>
            </w:r>
          </w:p>
        </w:tc>
      </w:tr>
      <w:tr w:rsidR="008057DB" w:rsidRPr="00B15C0C" w14:paraId="3AECFD0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B5792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ebedev&lt;/Author&gt;&lt;Year&gt;2014&lt;/Year&gt;&lt;RecNum&gt;62&lt;/RecNum&gt;&lt;DisplayText&gt;(Lebedev, Westman et al. 2014)&lt;/DisplayText&gt;&lt;record&gt;&lt;rec-number&gt;62&lt;/rec-number&gt;&lt;foreign-keys&gt;&lt;key app="EN" db-id="wtvedt00l59pwlet0r3xt5pbx0pe02r5wtvx" timestamp="1517595651"&gt;62&lt;/key&gt;&lt;/foreign-keys&gt;&lt;ref-type name="Journal Article"&gt;17&lt;/ref-type&gt;&lt;contributors&gt;&lt;authors&gt;&lt;author&gt;Lebedev, A V&lt;/author&gt;&lt;author&gt;Westman, Eric&lt;/author&gt;&lt;author&gt;Van Westen, G J P&lt;/author&gt;&lt;author&gt;Kramberger, M G&lt;/author&gt;&lt;author&gt;Lundervold, Arvid&lt;/author&gt;&lt;author&gt;Aarsland, Dag&lt;/author&gt;&lt;author&gt;Soininen, H&lt;/author&gt;&lt;author&gt;Kłoszewska, I&lt;/author&gt;&lt;author&gt;Mecocci, P&lt;/author&gt;&lt;author&gt;Tsolaki, M&lt;/author&gt;&lt;author&gt;others&lt;/author&gt;&lt;/authors&gt;&lt;/contributors&gt;&lt;titles&gt;&lt;title&gt;Random Forest ensembles for detection and prediction of Alzheimer&amp;apos;s disease with a good between-cohort robustness&lt;/title&gt;&lt;secondary-title&gt;NeuroImage: Clinical&lt;/secondary-title&gt;&lt;/titles&gt;&lt;periodical&gt;&lt;full-title&gt;NeuroImage: Clinical&lt;/full-title&gt;&lt;/periodical&gt;&lt;pages&gt;115-125&lt;/pages&gt;&lt;volume&gt;6&lt;/volume&gt;&lt;dates&gt;&lt;year&gt;2014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ebedev, Westman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F688C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E9A3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75 / 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3B700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lumes   from    41   ROI’s    and    corti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45019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POE3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5A40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ndom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5A8D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20  / Spe  = 0.886</w:t>
            </w:r>
          </w:p>
        </w:tc>
      </w:tr>
      <w:tr w:rsidR="008057DB" w:rsidRPr="00B15C0C" w14:paraId="6D09717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B3394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AA17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4D37D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30  / 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6352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al  thickness  values (FS  by  PCA 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5BF3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emographic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9D6D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orest.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70737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33  / Spe  = 0.813</w:t>
            </w:r>
          </w:p>
        </w:tc>
      </w:tr>
      <w:tr w:rsidR="008057DB" w:rsidRPr="00B15C0C" w14:paraId="21F42FD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52E4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1EB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ABF8B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1F42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FE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B13E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C64A7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2322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45585B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DC0B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&lt;/Author&gt;&lt;Year&gt;2010&lt;/Year&gt;&lt;RecNum&gt;61&lt;/RecNum&gt;&lt;DisplayText&gt;(Li, Wang et al. 2010)&lt;/DisplayText&gt;&lt;record&gt;&lt;rec-number&gt;61&lt;/rec-number&gt;&lt;foreign-keys&gt;&lt;key app="EN" db-id="wtvedt00l59pwlet0r3xt5pbx0pe02r5wtvx" timestamp="1517595651"&gt;61&lt;/key&gt;&lt;/foreign-keys&gt;&lt;ref-type name="Audiovisual Material"&gt;3&lt;/ref-type&gt;&lt;contributors&gt;&lt;authors&gt;&lt;author&gt;Li, Lin&lt;/author&gt;&lt;author&gt;Wang, James Z&lt;/author&gt;&lt;author&gt;Chahal, Dheeraj&lt;/author&gt;&lt;author&gt;Eckert, Mark A&lt;/author&gt;&lt;author&gt;Lozar, Carl&lt;/author&gt;&lt;/authors&gt;&lt;/contributors&gt;&lt;titles&gt;&lt;title&gt;Detection of Mild Cognitive Impairment Using Image Differences and Clinical Features&lt;/title&gt;&lt;secondary-title&gt;2010 IEEE International Conference on BioInformatics and BioEngineering&lt;/secondary-title&gt;&lt;/titles&gt;&lt;dates&gt;&lt;year&gt;2010&lt;/year&gt;&lt;/dates&gt;&lt;publisher&gt;Institute of Electrical and Electronics Engineers (IEEE)&lt;/publisher&gt;&lt;urls&gt;&lt;/urls&gt;&lt;electronic-resource-num&gt;10.1109/bibe.2010.2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, Wang et al. 2010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A5561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E3EE7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80 / 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413E9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values in  19  ROI’s   (FS   by  t-te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0A6F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MSE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5DF9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F0EB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19  / Spe  = 0.880</w:t>
            </w:r>
          </w:p>
        </w:tc>
      </w:tr>
      <w:tr w:rsidR="008057DB" w:rsidRPr="00B15C0C" w14:paraId="23C6C79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F766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74B4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B08D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43BB3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d feature ranking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70F49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63D14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6109E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CF5880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E3439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&lt;/Author&gt;&lt;Year&gt;2014&lt;/Year&gt;&lt;RecNum&gt;60&lt;/RecNum&gt;&lt;DisplayText&gt;(Li, Liu et al. 2014)&lt;/DisplayText&gt;&lt;record&gt;&lt;rec-number&gt;60&lt;/rec-number&gt;&lt;foreign-keys&gt;&lt;key app="EN" db-id="wtvedt00l59pwlet0r3xt5pbx0pe02r5wtvx" timestamp="1517595651"&gt;60&lt;/key&gt;&lt;/foreign-keys&gt;&lt;ref-type name="Journal Article"&gt;17&lt;/ref-type&gt;&lt;contributors&gt;&lt;authors&gt;&lt;author&gt;Li, Han&lt;/author&gt;&lt;author&gt;Liu, Yashu&lt;/author&gt;&lt;author&gt;Gong, Pinghua&lt;/author&gt;&lt;author&gt;Zhang, Changshui&lt;/author&gt;&lt;author&gt;Ye, Jieping&lt;/author&gt;&lt;/authors&gt;&lt;secondary-authors&gt;&lt;author&gt;Brucki, Sonia&lt;/author&gt;&lt;/secondary-authors&gt;&lt;/contributors&gt;&lt;titles&gt;&lt;title&gt;Hierarchical Interactions Model for Predicting Mild Cognitive Impairment (MCI) to Alzheimer&amp;apos;s Disease (AD) Conversion&lt;/title&gt;&lt;secondary-title&gt;PLoS ONE&lt;/secondary-title&gt;&lt;/titles&gt;&lt;periodical&gt;&lt;full-title&gt;PLoS ONE&lt;/full-title&gt;&lt;/periodical&gt;&lt;pages&gt;e82450&lt;/pages&gt;&lt;volume&gt;9&lt;/volume&gt;&lt;dates&gt;&lt;year&gt;2014&lt;/year&gt;&lt;/dates&gt;&lt;publisher&gt;Public Library of Science (PLoS)&lt;/publisher&gt;&lt;urls&gt;&lt;/urls&gt;&lt;electronic-resource-num&gt;10.1371/journal.pone.0082450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, Liu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A5EFD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EF1D7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c  vs MCInc (161  / 13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49482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 thickness  values,  volumes  o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61BA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emographics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3567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ndom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C13A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667  / Spe  = 0.814</w:t>
            </w:r>
          </w:p>
        </w:tc>
      </w:tr>
      <w:tr w:rsidR="008057DB" w:rsidRPr="00B15C0C" w14:paraId="2258BA3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6FFAF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FC873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C118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98B8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 ROI’s,    volumes   of   WM    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F7D9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enetic data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5897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orest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3F2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FAD1E1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EC378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C142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3F217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F4D7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’s,  total surface area  of the  cortex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FB7B8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gnitive scores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BDB3F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ADFC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8BD449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68AF2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1522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CAD1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DDD8D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FS  by  hierarchical Lasso  method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D58A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ab  test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3D7F2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42E0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BEFBB2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E0F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&lt;/Author&gt;&lt;Year&gt;2014&lt;/Year&gt;&lt;RecNum&gt;59&lt;/RecNum&gt;&lt;DisplayText&gt;(Li, Oishi et al. 2014)&lt;/DisplayText&gt;&lt;record&gt;&lt;rec-number&gt;59&lt;/rec-number&gt;&lt;foreign-keys&gt;&lt;key app="EN" db-id="wtvedt00l59pwlet0r3xt5pbx0pe02r5wtvx" timestamp="1517595651"&gt;59&lt;/key&gt;&lt;/foreign-keys&gt;&lt;ref-type name="Journal Article"&gt;17&lt;/ref-type&gt;&lt;contributors&gt;&lt;authors&gt;&lt;author&gt;Li, Muwei&lt;/author&gt;&lt;author&gt;Oishi, Kenichi&lt;/author&gt;&lt;author&gt;He, Xiaohai&lt;/author&gt;&lt;author&gt;Qin, Yuanyuan&lt;/author&gt;&lt;author&gt;Gao, Fei&lt;/author&gt;&lt;author&gt;Mori, Susumu&lt;/author&gt;&lt;/authors&gt;&lt;secondary-authors&gt;&lt;author&gt;Hayasaka, Satoru&lt;/author&gt;&lt;/secondary-authors&gt;&lt;/contributors&gt;&lt;titles&gt;&lt;title&gt;An Efficient Approach for Differentiating Alzheimer&amp;apos;s Disease from Normal Elderly Based on Multicenter MRI Using Gray-Level Invariant Features&lt;/title&gt;&lt;secondary-title&gt;PLoS ONE&lt;/secondary-title&gt;&lt;/titles&gt;&lt;periodical&gt;&lt;full-title&gt;PLoS ONE&lt;/full-title&gt;&lt;/periodical&gt;&lt;pages&gt;e105563&lt;/pages&gt;&lt;volume&gt;9&lt;/volume&gt;&lt;dates&gt;&lt;year&gt;2014&lt;/year&gt;&lt;/dates&gt;&lt;publisher&gt;Public Library of Science (PLoS)&lt;/publisher&gt;&lt;urls&gt;&lt;/urls&gt;&lt;electronic-resource-num&gt;10.1371/journal.pone.0105563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, Oishi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AA70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9B5C6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142  / 8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34B5C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 combination    of    2D-LBP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2E95B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337C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4C87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04  / Spe  = 0.827</w:t>
            </w:r>
          </w:p>
        </w:tc>
      </w:tr>
      <w:tr w:rsidR="008057DB" w:rsidRPr="00B15C0C" w14:paraId="3535A93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EC0F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199CC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A024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42  / 14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9CBB8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rom axial, coronal and  sagittal orienta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D29D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E6B7F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2BC5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615  / Spe  = 0.635</w:t>
            </w:r>
          </w:p>
        </w:tc>
      </w:tr>
      <w:tr w:rsidR="008057DB" w:rsidRPr="00B15C0C" w14:paraId="176E5C5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A9D8A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EA77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F3B5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8ED44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ions  (FS  by  t-test and  a priori knowl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731E8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726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4516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18B1C1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D9F8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24361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3B148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8E42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dge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A0A7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85C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D947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6103B9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C2CE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&lt;/Author&gt;&lt;Year&gt;2015&lt;/Year&gt;&lt;RecNum&gt;58&lt;/RecNum&gt;&lt;DisplayText&gt;(Li, Yan et al. 2015)&lt;/DisplayText&gt;&lt;record&gt;&lt;rec-number&gt;58&lt;/rec-number&gt;&lt;foreign-keys&gt;&lt;key app="EN" db-id="wtvedt00l59pwlet0r3xt5pbx0pe02r5wtvx" timestamp="1517595651"&gt;58&lt;/key&gt;&lt;/foreign-keys&gt;&lt;ref-type name="Case"&gt;7&lt;/ref-type&gt;&lt;contributors&gt;&lt;authors&gt;&lt;author&gt;Li, Yongming&lt;/author&gt;&lt;author&gt;Yan, Jin&lt;/author&gt;&lt;author&gt;Wang, Pin&lt;/author&gt;&lt;author&gt;Lv, Yang&lt;/author&gt;&lt;author&gt;Qiu, Mingguo&lt;/author&gt;&lt;author&gt;he, Xuan&lt;/author&gt;&lt;/authors&gt;&lt;/contributors&gt;&lt;titles&gt;&lt;title&gt;Classification of Alzheimer&amp;apos;s Disease Based on Multiple Anatomical Structures&amp;apos; Asymmetric Magnetic Resonance Imaging Feature Selection&lt;/title&gt;&lt;secondary-title&gt;Neural Information Processing&lt;/secondary-title&gt;&lt;/titles&gt;&lt;pages&gt;280-289&lt;/pages&gt;&lt;dates&gt;&lt;year&gt;2015&lt;/year&gt;&lt;/dates&gt;&lt;publisher&gt;Springer Science Business Media&lt;/publisher&gt;&lt;urls&gt;&lt;/urls&gt;&lt;electronic-resource-num&gt;10.1007/978-3-319-26561-2_34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, Yan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8318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54DA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60 / 6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4078F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lume and  15 texture features from  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E04F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C1FC2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F459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27  / Spe  = 0.973</w:t>
            </w:r>
          </w:p>
        </w:tc>
      </w:tr>
      <w:tr w:rsidR="008057DB" w:rsidRPr="00B15C0C" w14:paraId="5E1EE68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CC21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1BA9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551B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60 / 6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06969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tructures (GM, WM,  CSF, hippocam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CB413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0F3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93C6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04  / Spe  = 0.864</w:t>
            </w:r>
          </w:p>
        </w:tc>
      </w:tr>
      <w:tr w:rsidR="008057DB" w:rsidRPr="00B15C0C" w14:paraId="5908B11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7DA7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89DBE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C6B75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7541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us)  in L / R hemispheres (FS by chain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58057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D75B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D6C9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3C2383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7E7D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97B51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0A75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5A6DF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ike agent genetic algorithm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8B1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0D043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66A4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E7AD6C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F27A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u&lt;/Author&gt;&lt;Year&gt;2013&lt;/Year&gt;&lt;RecNum&gt;57&lt;/RecNum&gt;&lt;DisplayText&gt;(Liu, Suk et al. 2013)&lt;/DisplayText&gt;&lt;record&gt;&lt;rec-number&gt;57&lt;/rec-number&gt;&lt;foreign-keys&gt;&lt;key app="EN" db-id="wtvedt00l59pwlet0r3xt5pbx0pe02r5wtvx" timestamp="1517595651"&gt;57&lt;/key&gt;&lt;/foreign-keys&gt;&lt;ref-type name="Audiovisual Material"&gt;3&lt;/ref-type&gt;&lt;contributors&gt;&lt;authors&gt;&lt;author&gt;Liu, Feng&lt;/author&gt;&lt;author&gt;Suk, Heung-Il&lt;/author&gt;&lt;author&gt;Wee, Chong-Yaw&lt;/author&gt;&lt;author&gt;Chen, Huafu&lt;/author&gt;&lt;author&gt;Shen, Dinggang&lt;/author&gt;&lt;/authors&gt;&lt;/contributors&gt;&lt;titles&gt;&lt;title&gt;High-order graph matching based feature selection for Alzheimer&amp;apos;s disease identification&lt;/title&gt;&lt;secondary-title&gt;International Conference on Medical Image Computing and Computer-Assisted Intervention&lt;/secondary-title&gt;&lt;/titles&gt;&lt;pages&gt;311-318&lt;/pages&gt;&lt;dates&gt;&lt;year&gt;2013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u, Suk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9E4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D9E7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198 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81D2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lume and  cortical thickness from  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6B32F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8E3E0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EDE5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94  / Spe  = 0.950</w:t>
            </w:r>
          </w:p>
        </w:tc>
      </w:tr>
      <w:tr w:rsidR="008057DB" w:rsidRPr="00B15C0C" w14:paraId="4272AAA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8E2E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91B3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9A7C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198 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78C4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’s  (sparse representation and  high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8C72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65C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multi-kernel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DD4A2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778  / Spe  = 0.854</w:t>
            </w:r>
          </w:p>
        </w:tc>
      </w:tr>
      <w:tr w:rsidR="008057DB" w:rsidRPr="00B15C0C" w14:paraId="5544A0C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08FB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9F27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B84CE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6A03C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rder graph matching for FS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1F60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C9CB1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0EE5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627784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D8C0F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u&lt;/Author&gt;&lt;Year&gt;2013&lt;/Year&gt;&lt;RecNum&gt;56&lt;/RecNum&gt;&lt;DisplayText&gt;(Liu, Tosun et al. 2013)&lt;/DisplayText&gt;&lt;record&gt;&lt;rec-number&gt;56&lt;/rec-number&gt;&lt;foreign-keys&gt;&lt;key app="EN" db-id="wtvedt00l59pwlet0r3xt5pbx0pe02r5wtvx" timestamp="1517595651"&gt;56&lt;/key&gt;&lt;/foreign-keys&gt;&lt;ref-type name="Journal Article"&gt;17&lt;/ref-type&gt;&lt;contributors&gt;&lt;authors&gt;&lt;author&gt;Liu, Xin&lt;/author&gt;&lt;author&gt;Tosun, Duygu&lt;/author&gt;&lt;author&gt;Weiner, Michael W&lt;/author&gt;&lt;author&gt;Schuff, Norbert&lt;/author&gt;&lt;/authors&gt;&lt;/contributors&gt;&lt;titles&gt;&lt;title&gt;Locally linear embedding (LLE) for MRI based Alzheimer&amp;apos;s disease classification&lt;/title&gt;&lt;secondary-title&gt;NeuroImage&lt;/secondary-title&gt;&lt;/titles&gt;&lt;pages&gt;148-157&lt;/pages&gt;&lt;volume&gt;83&lt;/volume&gt;&lt;dates&gt;&lt;year&gt;2013&lt;/year&gt;&lt;/dates&gt;&lt;publisher&gt;Elsevier BV&lt;/publisher&gt;&lt;urls&gt;&lt;/urls&gt;&lt;electronic-resource-num&gt;10.1016/j.neuroimage.2013.06.033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u, Tosun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FB94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244B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c  (138  / 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7F1A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alues  of  volume  from   94  ROI’s   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174A7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90F79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gistic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7680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650  / Spe  = 0.630</w:t>
            </w:r>
          </w:p>
        </w:tc>
      </w:tr>
      <w:tr w:rsidR="008057DB" w:rsidRPr="00B15C0C" w14:paraId="3874946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3F20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C42D6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0DDA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nc (138  / 9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73003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thickness from  68 ROI’s  (repre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DBE9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8BD58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gression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8B98D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10  / Spe  = 0.820</w:t>
            </w:r>
          </w:p>
        </w:tc>
      </w:tr>
      <w:tr w:rsidR="008057DB" w:rsidRPr="00B15C0C" w14:paraId="30C758F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6D20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7B67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465B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138  / 8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34FC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tation by local  linear embedding F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C41D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A65A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E0A28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60  / Spe  = 0.930</w:t>
            </w:r>
          </w:p>
        </w:tc>
      </w:tr>
      <w:tr w:rsidR="008057DB" w:rsidRPr="00B15C0C" w14:paraId="5069567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AC488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847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7C90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93 / 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B7D9E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by  Elastic Ne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2FFC5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EF712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4310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00  / Spe  = 0.560</w:t>
            </w:r>
          </w:p>
        </w:tc>
      </w:tr>
      <w:tr w:rsidR="008057DB" w:rsidRPr="00B15C0C" w14:paraId="4849BAA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2728B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51B64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A3B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AD  (93 / 8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4B0E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6895E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B509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600FC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770  / Spe  = 0.730</w:t>
            </w:r>
          </w:p>
        </w:tc>
      </w:tr>
      <w:tr w:rsidR="008057DB" w:rsidRPr="00B15C0C" w14:paraId="411F49F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8A7A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88693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3847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c  vs AD  (97 / 8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163D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4745F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53236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8367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560  / Spe  = 0.610</w:t>
            </w:r>
          </w:p>
        </w:tc>
      </w:tr>
      <w:tr w:rsidR="008057DB" w:rsidRPr="00B15C0C" w14:paraId="36DDBDD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667EB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u&lt;/Author&gt;&lt;Year&gt;2013&lt;/Year&gt;&lt;RecNum&gt;55&lt;/RecNum&gt;&lt;DisplayText&gt;(Liu, Zhang et al. 2013)&lt;/DisplayText&gt;&lt;record&gt;&lt;rec-number&gt;55&lt;/rec-number&gt;&lt;foreign-keys&gt;&lt;key app="EN" db-id="wtvedt00l59pwlet0r3xt5pbx0pe02r5wtvx" timestamp="1517595651"&gt;55&lt;/key&gt;&lt;/foreign-keys&gt;&lt;ref-type name="Journal Article"&gt;17&lt;/ref-type&gt;&lt;contributors&gt;&lt;authors&gt;&lt;author&gt;Liu, Manhua&lt;/author&gt;&lt;author&gt;Zhang, Daoqiang&lt;/author&gt;&lt;author&gt;Shen, Dinggang&lt;/author&gt;&lt;/authors&gt;&lt;/contributors&gt;&lt;titles&gt;&lt;title&gt;Identifying Informative Imaging Biomarkers via Tree Structured Sparse Learning for AD Diagnosis&lt;/title&gt;&lt;secondary-title&gt;Neuroinform&lt;/secondary-title&gt;&lt;/titles&gt;&lt;pages&gt;381-394&lt;/pages&gt;&lt;volume&gt;12&lt;/volume&gt;&lt;dates&gt;&lt;year&gt;2013&lt;/year&gt;&lt;/dates&gt;&lt;publisher&gt;Springer Science + Business Media&lt;/publisher&gt;&lt;urls&gt;&lt;/urls&gt;&lt;electronic-resource-num&gt;10.1007/s12021-013-9218-x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u, Zhang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1762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233C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229 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E439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GM  probability values (reg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78AD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967B6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linear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0892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53  / Spe  = 0.943</w:t>
            </w:r>
          </w:p>
        </w:tc>
      </w:tr>
      <w:tr w:rsidR="008057DB" w:rsidRPr="00B15C0C" w14:paraId="6343701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C9B38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FA3A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A270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nc (229  / 23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B3731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ularized  tree-structured   approach  f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3AE9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DEA9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FE6A5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01  / Spe  = 0.922</w:t>
            </w:r>
          </w:p>
        </w:tc>
      </w:tr>
      <w:tr w:rsidR="008057DB" w:rsidRPr="00B15C0C" w14:paraId="2D23DBD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30EBD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D37E4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9F487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236  / 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AC210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parse learning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7BBF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6B5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2A8B0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562  / Spe  = 0.809</w:t>
            </w:r>
          </w:p>
        </w:tc>
      </w:tr>
      <w:tr w:rsidR="008057DB" w:rsidRPr="00B15C0C" w14:paraId="6A4E021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B49F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u&lt;/Author&gt;&lt;Year&gt;2014&lt;/Year&gt;&lt;RecNum&gt;54&lt;/RecNum&gt;&lt;DisplayText&gt;(Liu, Zhou et al. 2014)&lt;/DisplayText&gt;&lt;record&gt;&lt;rec-number&gt;54&lt;/rec-number&gt;&lt;foreign-keys&gt;&lt;key app="EN" db-id="wtvedt00l59pwlet0r3xt5pbx0pe02r5wtvx" timestamp="1517595651"&gt;54&lt;/key&gt;&lt;/foreign-keys&gt;&lt;ref-type name="Journal Article"&gt;17&lt;/ref-type&gt;&lt;contributors&gt;&lt;authors&gt;&lt;author&gt;Liu, Fayao&lt;/author&gt;&lt;author&gt;Zhou, Luping&lt;/author&gt;&lt;author&gt;Shen, Chunhua&lt;/author&gt;&lt;author&gt;Yin, Jianping&lt;/author&gt;&lt;/authors&gt;&lt;/contributors&gt;&lt;titles&gt;&lt;title&gt;Multiple Kernel Learning in the Primal for Multimodal Alzheimer&amp;apos;s Disease Classification&lt;/title&gt;&lt;secondary-title&gt;IEEE Journal of Biomedical and Health Informatics&lt;/secondary-title&gt;&lt;/titles&gt;&lt;periodical&gt;&lt;full-title&gt;IEEE Journal of Biomedical and Health Informatics&lt;/full-title&gt;&lt;/periodical&gt;&lt;pages&gt;984-990&lt;/pages&gt;&lt;volume&gt;18&lt;/volume&gt;&lt;dates&gt;&lt;year&gt;2014&lt;/year&gt;&lt;/dates&gt;&lt;publisher&gt;Institute of Electrical and Electronics Engineers (IEEE)&lt;/publisher&gt;&lt;urls&gt;&lt;/urls&gt;&lt;electronic-resource-num&gt;10.1109/jbhi.2013.2285378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u, Zhou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6011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8E92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70 / 5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8CE8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126  hippocampal shape features 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B5F08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SF biomarker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D873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KL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98DB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33  / Spe  = 0.875</w:t>
            </w:r>
          </w:p>
        </w:tc>
      </w:tr>
      <w:tr w:rsidR="008057DB" w:rsidRPr="00B15C0C" w14:paraId="1E3E78D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B3F6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06DE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A4456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0675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volumes from  100  ROI’s/ (FS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C553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17D5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5C128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CBC01E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AF91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640B5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148A5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0CBF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ASSO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12775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9CE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E95D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B0459A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A0DF8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u&lt;/Author&gt;&lt;Year&gt;2015&lt;/Year&gt;&lt;RecNum&gt;53&lt;/RecNum&gt;&lt;DisplayText&gt;(Liu, Liu et al. 2015)&lt;/DisplayText&gt;&lt;record&gt;&lt;rec-number&gt;53&lt;/rec-number&gt;&lt;foreign-keys&gt;&lt;key app="EN" db-id="wtvedt00l59pwlet0r3xt5pbx0pe02r5wtvx" timestamp="1517595651"&gt;53&lt;/key&gt;&lt;/foreign-keys&gt;&lt;ref-type name="Journal Article"&gt;17&lt;/ref-type&gt;&lt;contributors&gt;&lt;authors&gt;&lt;author&gt;Liu, Siqi&lt;/author&gt;&lt;author&gt;Liu, Sidong&lt;/author&gt;&lt;author&gt;Cai, Weidong&lt;/author&gt;&lt;author&gt;Che, Hangyu&lt;/author&gt;&lt;author&gt;Pujol, Sonia&lt;/author&gt;&lt;author&gt;Kikinis, Ron&lt;/author&gt;&lt;author&gt;Feng, Dagan&lt;/author&gt;&lt;author&gt;Fulham, Michael J&lt;/author&gt;&lt;author&gt;ADNI&lt;/author&gt;&lt;/authors&gt;&lt;/contributors&gt;&lt;titles&gt;&lt;title&gt;Multimodal Neuroimaging Feature Learning for Multiclass Diagnosis of Alzheimer&amp;apos;s Disease&lt;/title&gt;&lt;secondary-title&gt;IEEE Transactions on Biomedical Engineering&lt;/secondary-title&gt;&lt;/titles&gt;&lt;periodical&gt;&lt;full-title&gt;IEEE Transactions on Biomedical Engineering&lt;/full-title&gt;&lt;/periodical&gt;&lt;pages&gt;1132-1140&lt;/pages&gt;&lt;volume&gt;62&lt;/volume&gt;&lt;dates&gt;&lt;year&gt;2015&lt;/year&gt;&lt;/dates&gt;&lt;publisher&gt;Institute of Electrical and Electronics Engineers (IEEE)&lt;/publisher&gt;&lt;urls&gt;&lt;/urls&gt;&lt;electronic-resource-num&gt;10.1109/tbme.2014.2372011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u, Liu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ABAF6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75FF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204  / 18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C68B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alues  of  volume  from   T1w   and   o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EB88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DAFBF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eep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01757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68  / Spe  = 0.778</w:t>
            </w:r>
          </w:p>
        </w:tc>
      </w:tr>
      <w:tr w:rsidR="008057DB" w:rsidRPr="00B15C0C" w14:paraId="0D120CB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04C7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B1265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181C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204  / 37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09B5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etabolic rate of glucose  consump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7B9A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E759C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earning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6BA12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495  / Spe  = 0.843</w:t>
            </w:r>
          </w:p>
        </w:tc>
      </w:tr>
      <w:tr w:rsidR="008057DB" w:rsidRPr="00B15C0C" w14:paraId="7DA2E54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7DAC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47D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6039C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nc vs MCIc  vs 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952E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rom  PET in  83  ROI’s  (FS  by  Elast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1F3E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B578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SAE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E447C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463</w:t>
            </w:r>
          </w:p>
        </w:tc>
      </w:tr>
      <w:tr w:rsidR="008057DB" w:rsidRPr="00B15C0C" w14:paraId="42FCCEE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42A6E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0A3BD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6A96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204  / 214 / 160 / 18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BDCFC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e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D7D1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9FBD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3811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23  / Spe  = 0.904</w:t>
            </w:r>
          </w:p>
        </w:tc>
      </w:tr>
      <w:tr w:rsidR="008057DB" w:rsidRPr="00B15C0C" w14:paraId="2702037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B42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40B7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CE47E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77 / 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A9652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9A42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010D0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CE67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600  / Spe  = 0.923</w:t>
            </w:r>
          </w:p>
        </w:tc>
      </w:tr>
      <w:tr w:rsidR="008057DB" w:rsidRPr="00B15C0C" w14:paraId="5964AD9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4B3C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FF0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C00F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77 / 16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158C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C74E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22BB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78AB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538</w:t>
            </w:r>
          </w:p>
        </w:tc>
      </w:tr>
      <w:tr w:rsidR="008057DB" w:rsidRPr="00B15C0C" w14:paraId="05FB290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64884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CD8A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90CE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nc vs MCIc  vs 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7FDC6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37D6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BA1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00C10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45576D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61BD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AD98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B9A72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77 / 102 / 67 / 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4E7EC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634D1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09A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75E81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DE579E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BC469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u&lt;/Author&gt;&lt;Year&gt;2016&lt;/Year&gt;&lt;RecNum&gt;52&lt;/RecNum&gt;&lt;DisplayText&gt;(Liu, Cai et al. 2016)&lt;/DisplayText&gt;&lt;record&gt;&lt;rec-number&gt;52&lt;/rec-number&gt;&lt;foreign-keys&gt;&lt;key app="EN" db-id="wtvedt00l59pwlet0r3xt5pbx0pe02r5wtvx" timestamp="1517595651"&gt;52&lt;/key&gt;&lt;/foreign-keys&gt;&lt;ref-type name="Journal Article"&gt;17&lt;/ref-type&gt;&lt;contributors&gt;&lt;authors&gt;&lt;author&gt;Liu, Sidong&lt;/author&gt;&lt;author&gt;Cai, Weidong&lt;/author&gt;&lt;author&gt;Pujol, Sonia&lt;/author&gt;&lt;author&gt;Kikinis, Ron&lt;/author&gt;&lt;author&gt;Feng, Dagan D&lt;/author&gt;&lt;/authors&gt;&lt;/contributors&gt;&lt;titles&gt;&lt;title&gt;Cross-View Neuroimage Pattern Analysis in Alzheimer&amp;apos;s Disease Staging&lt;/title&gt;&lt;secondary-title&gt;Frontiers in Aging Neuroscience&lt;/secondary-title&gt;&lt;/titles&gt;&lt;volume&gt;8&lt;/volume&gt;&lt;dates&gt;&lt;year&gt;2016&lt;/year&gt;&lt;/dates&gt;&lt;publisher&gt;Frontiers Media SA&lt;/publisher&gt;&lt;urls&gt;&lt;/urls&gt;&lt;electronic-resource-num&gt;10.3389/fnagi.2016.00023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u, Cai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D8CD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41CB2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vs AD  (77 / 169 / 8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1AB0D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 Volume,  local  gyrification index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FE17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C9C7E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0668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 = 0.6535</w:t>
            </w:r>
          </w:p>
        </w:tc>
      </w:tr>
      <w:tr w:rsidR="008057DB" w:rsidRPr="00B15C0C" w14:paraId="4199437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838C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BCAF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932E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7B36D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nvexity and  solidity ratios from  T1w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F30D7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59C0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multi-kernel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4C991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A58087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BE3D1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3993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D436C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455E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ean index, fuzzy  index, 3 difference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5202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2CA0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29316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9AFDD5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8A5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FC406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4010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CE90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f-Gaussian features  from   PET in  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99C5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49526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EA46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44CC77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CA69D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4BD2F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E866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AA8B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’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ACA4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2F168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7FAE4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873039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CB7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iu&lt;/Author&gt;&lt;Year&gt;2016&lt;/Year&gt;&lt;RecNum&gt;51&lt;/RecNum&gt;&lt;DisplayText&gt;(Liu, Zhang et al. 2016)&lt;/DisplayText&gt;&lt;record&gt;&lt;rec-number&gt;51&lt;/rec-number&gt;&lt;foreign-keys&gt;&lt;key app="EN" db-id="wtvedt00l59pwlet0r3xt5pbx0pe02r5wtvx" timestamp="1517595651"&gt;51&lt;/key&gt;&lt;/foreign-keys&gt;&lt;ref-type name="Journal Article"&gt;17&lt;/ref-type&gt;&lt;contributors&gt;&lt;authors&gt;&lt;author&gt;Liu, Mingxia&lt;/author&gt;&lt;author&gt;Zhang, Daoqiang&lt;/author&gt;&lt;author&gt;Adeli, Ehsan&lt;/author&gt;&lt;author&gt;Shen, Dinggang&lt;/author&gt;&lt;/authors&gt;&lt;/contributors&gt;&lt;titles&gt;&lt;title&gt;Inherent Structure-Based Multiview Learning With Multitemplate Feature Representation for Alzheimer&amp;apos;s Disease Diagnosis&lt;/title&gt;&lt;secondary-title&gt;IEEE Transactions on Biomedical Engineering&lt;/secondary-title&gt;&lt;/titles&gt;&lt;periodical&gt;&lt;full-title&gt;IEEE Transactions on Biomedical Engineering&lt;/full-title&gt;&lt;/periodical&gt;&lt;pages&gt;1473-1482&lt;/pages&gt;&lt;volume&gt;63&lt;/volume&gt;&lt;dates&gt;&lt;year&gt;2016&lt;/year&gt;&lt;/dates&gt;&lt;publisher&gt;Institute of Electrical and Electronics Engineers (IEEE)&lt;/publisher&gt;&lt;urls&gt;&lt;/urls&gt;&lt;electronic-resource-num&gt;10.1109/tbme.2015.2496233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iu, Zhang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5E499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3938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128  / 9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3AB91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  average values from  different tem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DB53C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28CB4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ensemble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0C786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28  / Spe  = 0.957</w:t>
            </w:r>
          </w:p>
        </w:tc>
      </w:tr>
      <w:tr w:rsidR="008057DB" w:rsidRPr="00B15C0C" w14:paraId="5185E0F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5EB13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09B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B7A1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nc (117  / 11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583E1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lates of GM  density maps (FS  and  en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52E1D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AF5EC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D4F3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60  / Spe  = 0.784</w:t>
            </w:r>
          </w:p>
        </w:tc>
      </w:tr>
      <w:tr w:rsidR="008057DB" w:rsidRPr="00B15C0C" w14:paraId="07DDBE1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13DB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DDE4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9D0F6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5066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ding  by  subclass clustering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B4C1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77765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030B8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82EFE6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D24A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Luchtenberg&lt;/Author&gt;&lt;Year&gt;2014&lt;/Year&gt;&lt;RecNum&gt;50&lt;/RecNum&gt;&lt;DisplayText&gt;(Luchtenberg, Simões et al. 2014)&lt;/DisplayText&gt;&lt;record&gt;&lt;rec-number&gt;50&lt;/rec-number&gt;&lt;foreign-keys&gt;&lt;key app="EN" db-id="wtvedt00l59pwlet0r3xt5pbx0pe02r5wtvx" timestamp="1517595651"&gt;50&lt;/key&gt;&lt;/foreign-keys&gt;&lt;ref-type name="Audiovisual Material"&gt;3&lt;/ref-type&gt;&lt;contributors&gt;&lt;authors&gt;&lt;author&gt;Luchtenberg, Anne&lt;/author&gt;&lt;author&gt;Simões, Rita&lt;/author&gt;&lt;author&gt;van Walsum, Anne-Marie van Cappellen&lt;/author&gt;&lt;author&gt;Slump, Cornelis H&lt;/author&gt;&lt;/authors&gt;&lt;/contributors&gt;&lt;titles&gt;&lt;title&gt;Early detection of Alzheimer&amp;apos;s disease using histograms in a dissimilarity-based classification framework&lt;/title&gt;&lt;secondary-title&gt;SPIE Medical Imaging&lt;/secondary-title&gt;&lt;/titles&gt;&lt;pages&gt;903502&lt;/pages&gt;&lt;dates&gt;&lt;year&gt;2014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Luchtenberg, Simões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8E668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FF76D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66 / 7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7F32C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issimilarity matrix of  voxel  intensit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CBF5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8B92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kNN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7A703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00  / Spe  = 0.880</w:t>
            </w:r>
          </w:p>
        </w:tc>
      </w:tr>
      <w:tr w:rsidR="008057DB" w:rsidRPr="00B15C0C" w14:paraId="56556BE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E2F0A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37808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4A7B8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72DF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istogram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47D4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76CF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026E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3F5CD1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1A5E0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Martinez-Torteya&lt;/Author&gt;&lt;Year&gt;2015&lt;/Year&gt;&lt;RecNum&gt;47&lt;/RecNum&gt;&lt;DisplayText&gt;(Martinez-Torteya, Treviño et al. 2015)&lt;/DisplayText&gt;&lt;record&gt;&lt;rec-number&gt;47&lt;/rec-number&gt;&lt;foreign-keys&gt;&lt;key app="EN" db-id="wtvedt00l59pwlet0r3xt5pbx0pe02r5wtvx" timestamp="1517595651"&gt;47&lt;/key&gt;&lt;/foreign-keys&gt;&lt;ref-type name="Journal Article"&gt;17&lt;/ref-type&gt;&lt;contributors&gt;&lt;authors&gt;&lt;author&gt;Martinez-Torteya, Antonio&lt;/author&gt;&lt;author&gt;Treviño, Victor&lt;/author&gt;&lt;author&gt;Tamez-Peña, José G&lt;/author&gt;&lt;/authors&gt;&lt;/contributors&gt;&lt;titles&gt;&lt;title&gt;Improved Diagnostic Multimodal Biomarkers for Alzheimer&amp;apos;s Disease and Mild Cognitive Impairment&lt;/title&gt;&lt;secondary-title&gt;BioMed Research International&lt;/secondary-title&gt;&lt;/titles&gt;&lt;periodical&gt;&lt;full-title&gt;BioMed Research International&lt;/full-title&gt;&lt;/periodical&gt;&lt;pages&gt;1-11&lt;/pages&gt;&lt;volume&gt;2015&lt;/volume&gt;&lt;dates&gt;&lt;year&gt;2015&lt;/year&gt;&lt;/dates&gt;&lt;publisher&gt;Hindawi Publishing Corporation&lt;/publisher&gt;&lt;urls&gt;&lt;/urls&gt;&lt;electronic-resource-num&gt;10.1155/2015/961314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Martinez-Torteya, Treviño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71BB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0E68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  vs AD  (86 / 2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DE65E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volume in 90 ROI’s,  cortical thick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877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 CSF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1623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DA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69BFF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476  / Spe  = 0.941</w:t>
            </w:r>
          </w:p>
        </w:tc>
      </w:tr>
      <w:tr w:rsidR="008057DB" w:rsidRPr="00B15C0C" w14:paraId="3BF349C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CA5A0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EBA00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65C5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69584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ess  in 139 ROI’s  from  T1w,  metabolic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6C35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biomarkers, APOE3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4748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49CE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593AFA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62B3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8796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C20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9941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te of glucose  consumption from  P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7940C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lasma, biolog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B6A4D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E0010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101EEA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C5574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B31E6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34C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C39BE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FS  by genetic models and  Pearson cor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4155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ample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6B5C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C5BD7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723319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2D12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1F00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036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EDC3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lation coefficients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69DC2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3092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73DE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605D3B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31777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Martinez-Murcia&lt;/Author&gt;&lt;Year&gt;2016&lt;/Year&gt;&lt;RecNum&gt;48&lt;/RecNum&gt;&lt;DisplayText&gt;(Martinez-Murcia, Gorriz et al. 2016)&lt;/DisplayText&gt;&lt;record&gt;&lt;rec-number&gt;48&lt;/rec-number&gt;&lt;foreign-keys&gt;&lt;key app="EN" db-id="wtvedt00l59pwlet0r3xt5pbx0pe02r5wtvx" timestamp="1517595651"&gt;48&lt;/key&gt;&lt;/foreign-keys&gt;&lt;ref-type name="Journal Article"&gt;17&lt;/ref-type&gt;&lt;contributors&gt;&lt;authors&gt;&lt;author&gt;Martinez-Murcia, F&lt;/author&gt;&lt;author&gt;Gorriz, J&lt;/author&gt;&lt;author&gt;Ramirez, J&lt;/author&gt;&lt;author&gt;Ortiz, A&lt;/author&gt;&lt;/authors&gt;&lt;/contributors&gt;&lt;titles&gt;&lt;title&gt;A Spherical Brain Mapping of MR Images for the Detection of Alzheimer&amp;apos;s Disease&lt;/title&gt;&lt;secondary-title&gt;CAR&lt;/secondary-title&gt;&lt;/titles&gt;&lt;pages&gt;575-588&lt;/pages&gt;&lt;volume&gt;13&lt;/volume&gt;&lt;dates&gt;&lt;year&gt;2016&lt;/year&gt;&lt;/dates&gt;&lt;publisher&gt;Bentham Science Publishers Ltd.&lt;/publisher&gt;&lt;urls&gt;&lt;/urls&gt;&lt;electronic-resource-num&gt;10.2174/1567205013666160314145158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Martinez-Murcia, Gorriz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C110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ABC3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180  / 18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770E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BP features from  GM  and  WM  map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77869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72BF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linear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34BB6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99  / Spe  = 0.919</w:t>
            </w:r>
          </w:p>
        </w:tc>
      </w:tr>
      <w:tr w:rsidR="008057DB" w:rsidRPr="00B15C0C" w14:paraId="1D61314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977B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5E59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9974C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21C96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2D  representation of the  brain and  F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37C5A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A6D7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A2AA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5A1F76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AB16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9A6DA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6DF3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14900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by  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E542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34A4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D37C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D5904D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9C418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McEvoy&lt;/Author&gt;&lt;Year&gt;2009&lt;/Year&gt;&lt;RecNum&gt;46&lt;/RecNum&gt;&lt;DisplayText&gt;(McEvoy, Fennema-Notestine et al. 2009)&lt;/DisplayText&gt;&lt;record&gt;&lt;rec-number&gt;46&lt;/rec-number&gt;&lt;foreign-keys&gt;&lt;key app="EN" db-id="wtvedt00l59pwlet0r3xt5pbx0pe02r5wtvx" timestamp="1517595651"&gt;46&lt;/key&gt;&lt;/foreign-keys&gt;&lt;ref-type name="Journal Article"&gt;17&lt;/ref-type&gt;&lt;contributors&gt;&lt;authors&gt;&lt;author&gt;McEvoy, Linda K&lt;/author&gt;&lt;author&gt;Fennema-Notestine, Christine&lt;/author&gt;&lt;author&gt;Roddey, J Cooper&lt;/author&gt;&lt;author&gt;Hagler, Donald J&lt;/author&gt;&lt;author&gt;Holland, Dominic&lt;/author&gt;&lt;author&gt;Karow, David S&lt;/author&gt;&lt;author&gt;Pung, Christopher J&lt;/author&gt;&lt;author&gt;Brewer, James B&lt;/author&gt;&lt;author&gt;Dale, Anders M&lt;/author&gt;&lt;/authors&gt;&lt;/contributors&gt;&lt;titles&gt;&lt;title&gt;Alzheimer Disease: Quantitative Structural Neuroimaging for Detection and Prediction of Clinical and Structural Changes in Mild Cognitive Impairment&lt;/title&gt;&lt;secondary-title&gt;Radiology&lt;/secondary-title&gt;&lt;/titles&gt;&lt;pages&gt;195-205&lt;/pages&gt;&lt;volume&gt;251&lt;/volume&gt;&lt;dates&gt;&lt;year&gt;2009&lt;/year&gt;&lt;/dates&gt;&lt;publisher&gt;Radiological Society of North America (RSNA)&lt;/publisher&gt;&lt;urls&gt;&lt;/urls&gt;&lt;electronic-resource-num&gt;10.1148/radiol.2511080924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McEvoy, Fennema-Notestine et al. 2009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8A59C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A294D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139  / 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35A1E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orphometric measures from  58 ROI’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0D6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8427C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DA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F7ED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30  / Spe  = 0.930</w:t>
            </w:r>
          </w:p>
        </w:tc>
      </w:tr>
      <w:tr w:rsidR="008057DB" w:rsidRPr="00B15C0C" w14:paraId="5248417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1B64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Moradi&lt;/Author&gt;&lt;Year&gt;2015&lt;/Year&gt;&lt;RecNum&gt;45&lt;/RecNum&gt;&lt;DisplayText&gt;(Moradi, Pepe et al. 2015)&lt;/DisplayText&gt;&lt;record&gt;&lt;rec-number&gt;45&lt;/rec-number&gt;&lt;foreign-keys&gt;&lt;key app="EN" db-id="wtvedt00l59pwlet0r3xt5pbx0pe02r5wtvx" timestamp="1517595651"&gt;45&lt;/key&gt;&lt;/foreign-keys&gt;&lt;ref-type name="Journal Article"&gt;17&lt;/ref-type&gt;&lt;contributors&gt;&lt;authors&gt;&lt;author&gt;Moradi, Elaheh&lt;/author&gt;&lt;author&gt;Pepe, Antonietta&lt;/author&gt;&lt;author&gt;Gaser, Christian&lt;/author&gt;&lt;author&gt;Huttunen, Heikki&lt;/author&gt;&lt;author&gt;Tohka, Jussi&lt;/author&gt;&lt;/authors&gt;&lt;/contributors&gt;&lt;titles&gt;&lt;title&gt;Machine learning framework for early MRI-based Alzheimer&amp;apos;s conversion prediction in MCI subjects&lt;/title&gt;&lt;secondary-title&gt;NeuroImage&lt;/secondary-title&gt;&lt;/titles&gt;&lt;pages&gt;398-412&lt;/pages&gt;&lt;volume&gt;104&lt;/volume&gt;&lt;dates&gt;&lt;year&gt;2015&lt;/year&gt;&lt;/dates&gt;&lt;publisher&gt;Elsevier BV&lt;/publisher&gt;&lt;urls&gt;&lt;/urls&gt;&lt;electronic-resource-num&gt;10.1016/j.neuroimage.2014.10.002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Moradi, Pepe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F40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7C508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vs MCIc  (100  / 1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2A7F1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GM  density  values (FS 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5AA81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ge,  RAVLT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EE60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ndom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FFB82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70  / Spe  = 0.740</w:t>
            </w:r>
          </w:p>
        </w:tc>
      </w:tr>
      <w:tr w:rsidR="008057DB" w:rsidRPr="00B15C0C" w14:paraId="7ED4A39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04BD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E9FC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80395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256B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gularized logistic  regressio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C337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AS-Cog, MMSE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A06C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orest  +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7AA9E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7D322F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9492D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D180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2F0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131A6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E9B33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DR-SB, FAQ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8C58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3405E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CEC794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F24D6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Morgado&lt;/Author&gt;&lt;Year&gt;2015&lt;/Year&gt;&lt;RecNum&gt;44&lt;/RecNum&gt;&lt;DisplayText&gt;(Morgado and Silveira 2015)&lt;/DisplayText&gt;&lt;record&gt;&lt;rec-number&gt;44&lt;/rec-number&gt;&lt;foreign-keys&gt;&lt;key app="EN" db-id="wtvedt00l59pwlet0r3xt5pbx0pe02r5wtvx" timestamp="1517595651"&gt;44&lt;/key&gt;&lt;/foreign-keys&gt;&lt;ref-type name="Journal Article"&gt;17&lt;/ref-type&gt;&lt;contributors&gt;&lt;authors&gt;&lt;author&gt;Morgado, Pedro M&lt;/author&gt;&lt;author&gt;Silveira, Margarida&lt;/author&gt;&lt;/authors&gt;&lt;/contributors&gt;&lt;titles&gt;&lt;title&gt;Minimal neighborhood redundancy maximal relevance: Application to the diagnosis of Alzheimer&amp;apos;s disease&lt;/title&gt;&lt;secondary-title&gt;Neurocomputing&lt;/secondary-title&gt;&lt;/titles&gt;&lt;pages&gt;295-308&lt;/pages&gt;&lt;volume&gt;155&lt;/volume&gt;&lt;dates&gt;&lt;year&gt;2015&lt;/year&gt;&lt;/dates&gt;&lt;publisher&gt;Elsevier BV&lt;/publisher&gt;&lt;urls&gt;&lt;/urls&gt;&lt;electronic-resource-num&gt;10.1016/j.neucom.2014.12.070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Morgado and Silveira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04E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13BB1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75 / 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FD11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 GM    density   values  (F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8DE7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E8B84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F152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69  / Spe  = 0.872</w:t>
            </w:r>
          </w:p>
        </w:tc>
      </w:tr>
      <w:tr w:rsidR="008057DB" w:rsidRPr="00B15C0C" w14:paraId="6A511EF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F4619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0D9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BFDE7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75 / 13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C765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by Minimal Neighborhood Redundanc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9C6E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41ADE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B9A7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688  / Spe  = 0.670</w:t>
            </w:r>
          </w:p>
        </w:tc>
      </w:tr>
      <w:tr w:rsidR="008057DB" w:rsidRPr="00B15C0C" w14:paraId="269095D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1E64E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11534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B473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B0A2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aximal Relevance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4400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CDEC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FFCE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041B3A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D095F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Nho&lt;/Author&gt;&lt;Year&gt;2010&lt;/Year&gt;&lt;RecNum&gt;43&lt;/RecNum&gt;&lt;DisplayText&gt;(Nho, Shen et al. 2010)&lt;/DisplayText&gt;&lt;record&gt;&lt;rec-number&gt;43&lt;/rec-number&gt;&lt;foreign-keys&gt;&lt;key app="EN" db-id="wtvedt00l59pwlet0r3xt5pbx0pe02r5wtvx" timestamp="1517595651"&gt;43&lt;/key&gt;&lt;/foreign-keys&gt;&lt;ref-type name="Audiovisual Material"&gt;3&lt;/ref-type&gt;&lt;contributors&gt;&lt;authors&gt;&lt;author&gt;Nho, Kwangsik&lt;/author&gt;&lt;author&gt;Shen, Li&lt;/author&gt;&lt;author&gt;Kim, Sungeun&lt;/author&gt;&lt;author&gt;Risacher, Shannon L&lt;/author&gt;&lt;author&gt;West, John D&lt;/author&gt;&lt;author&gt;Foroud, Tatiana&lt;/author&gt;&lt;author&gt;Jack Jr, Clifford R&lt;/author&gt;&lt;author&gt;Weiner, Michael W&lt;/author&gt;&lt;author&gt;Saykin, Andrew J&lt;/author&gt;&lt;/authors&gt;&lt;/contributors&gt;&lt;titles&gt;&lt;title&gt;Automatic prediction of conversion from mild cognitive impairment to probable Alzheimer&amp;apos;s disease using structural magnetic resonance imaging&lt;/title&gt;&lt;secondary-title&gt;AMIA Annual Symposium Proceedings&lt;/secondary-title&gt;&lt;/titles&gt;&lt;pages&gt;542&lt;/pages&gt;&lt;volume&gt;2010&lt;/volume&gt;&lt;dates&gt;&lt;year&gt;2010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Nho, Shen et al. 2010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162E8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03A5F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226  / 18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01F18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density values from  86 ROI’s,  cor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9BC6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POE3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104E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RBF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8F29C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850  / Spe  = 0.948</w:t>
            </w:r>
          </w:p>
        </w:tc>
      </w:tr>
      <w:tr w:rsidR="008057DB" w:rsidRPr="00B15C0C" w14:paraId="07E3032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9595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8DE5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B498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(226  / 35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4569B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ical  thickness values from 56 ROI’s  (F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F68EF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amily history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D683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7418A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694  / Spe  = 0.698</w:t>
            </w:r>
          </w:p>
        </w:tc>
      </w:tr>
      <w:tr w:rsidR="008057DB" w:rsidRPr="00B15C0C" w14:paraId="43CDB87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BECD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BADF5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1796A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FC44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by  SVM-RFE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EC85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BFA8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B903A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AB29B1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2B94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Plocharski&lt;/Author&gt;&lt;Year&gt;2016&lt;/Year&gt;&lt;RecNum&gt;41&lt;/RecNum&gt;&lt;DisplayText&gt;(Plocharski and Østergaard 2016)&lt;/DisplayText&gt;&lt;record&gt;&lt;rec-number&gt;41&lt;/rec-number&gt;&lt;foreign-keys&gt;&lt;key app="EN" db-id="wtvedt00l59pwlet0r3xt5pbx0pe02r5wtvx" timestamp="1517595651"&gt;41&lt;/key&gt;&lt;/foreign-keys&gt;&lt;ref-type name="Journal Article"&gt;17&lt;/ref-type&gt;&lt;contributors&gt;&lt;authors&gt;&lt;author&gt;Plocharski, Maciej&lt;/author&gt;&lt;author&gt;Østergaard, Lasse Riis&lt;/author&gt;&lt;/authors&gt;&lt;/contributors&gt;&lt;titles&gt;&lt;title&gt;Extraction of sulcal medial surface and classification of Alzheimer&amp;apos;s disease using sulcal features&lt;/title&gt;&lt;secondary-title&gt;Computer Methods and Programs in Biomedicine&lt;/secondary-title&gt;&lt;/titles&gt;&lt;pages&gt;35-44&lt;/pages&gt;&lt;volume&gt;133&lt;/volume&gt;&lt;dates&gt;&lt;year&gt;2016&lt;/year&gt;&lt;/dates&gt;&lt;publisher&gt;Elsevier BV&lt;/publisher&gt;&lt;urls&gt;&lt;/urls&gt;&lt;electronic-resource-num&gt;10.1016/j.cmpb.2016.05.009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Plocharski and Østergaard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F2FD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03269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96 / 10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ED288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epth,  length,  curvature  and   surfa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7C40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6892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 (linear)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BA64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00  / Spe  = 0.867</w:t>
            </w:r>
          </w:p>
        </w:tc>
      </w:tr>
      <w:tr w:rsidR="008057DB" w:rsidRPr="00B15C0C" w14:paraId="77471F3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F4F39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32863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5468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2B0E4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rea   of  24  sulci  (FS  by  forward  selec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D0A42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3609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A75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23F84B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85C4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E324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404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3CE0F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io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8F55C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DA521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C08E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B607AF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D3AD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Rao&lt;/Author&gt;&lt;Year&gt;2011&lt;/Year&gt;&lt;RecNum&gt;40&lt;/RecNum&gt;&lt;DisplayText&gt;(Rao, Lee et al. 2011)&lt;/DisplayText&gt;&lt;record&gt;&lt;rec-number&gt;40&lt;/rec-number&gt;&lt;foreign-keys&gt;&lt;key app="EN" db-id="wtvedt00l59pwlet0r3xt5pbx0pe02r5wtvx" timestamp="1517595651"&gt;40&lt;/key&gt;&lt;/foreign-keys&gt;&lt;ref-type name="Audiovisual Material"&gt;3&lt;/ref-type&gt;&lt;contributors&gt;&lt;authors&gt;&lt;author&gt;Rao, A&lt;/author&gt;&lt;author&gt;Lee, Ying&lt;/author&gt;&lt;author&gt;Gass, A&lt;/author&gt;&lt;author&gt;Monsch, A&lt;/author&gt;&lt;/authors&gt;&lt;/contributors&gt;&lt;titles&gt;&lt;title&gt;Classification of Alzheimer&amp;apos;s Disease from structural MRI using sparse logistic regression with optional spatial regularization&lt;/title&gt;&lt;secondary-title&gt;2011 Annual International Conference of the IEEE Engineering in Medicine and Biology Society&lt;/secondary-title&gt;&lt;/titles&gt;&lt;dates&gt;&lt;year&gt;2011&lt;/year&gt;&lt;/dates&gt;&lt;publisher&gt;Institute of Electrical and Electronics Engineers (IEEE)&lt;/publisher&gt;&lt;urls&gt;&lt;/urls&gt;&lt;electronic-resource-num&gt;10.1109/iembs.2011.6091115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Rao, Lee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B346B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ABA33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AD  (60 / 6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A0F6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GM  density  values (FS 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2AF7C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70DE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gistic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0607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904  / Spe  = 0.803</w:t>
            </w:r>
          </w:p>
        </w:tc>
      </w:tr>
      <w:tr w:rsidR="008057DB" w:rsidRPr="00B15C0C" w14:paraId="17E1AB8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5951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92055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E4B8C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9049C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patially regularized formulatio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6C5C8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2732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gression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BF1D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7B8A31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7DDF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lastRenderedPageBreak/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Rueda&lt;/Author&gt;&lt;Year&gt;2014&lt;/Year&gt;&lt;RecNum&gt;39&lt;/RecNum&gt;&lt;DisplayText&gt;(Rueda, Gonzalez et al. 2014)&lt;/DisplayText&gt;&lt;record&gt;&lt;rec-number&gt;39&lt;/rec-number&gt;&lt;foreign-keys&gt;&lt;key app="EN" db-id="wtvedt00l59pwlet0r3xt5pbx0pe02r5wtvx" timestamp="1517595651"&gt;39&lt;/key&gt;&lt;/foreign-keys&gt;&lt;ref-type name="Journal Article"&gt;17&lt;/ref-type&gt;&lt;contributors&gt;&lt;authors&gt;&lt;author&gt;Rueda, Andrea&lt;/author&gt;&lt;author&gt;Gonzalez, Fabio A&lt;/author&gt;&lt;author&gt;Romero, Eduardo&lt;/author&gt;&lt;/authors&gt;&lt;/contributors&gt;&lt;titles&gt;&lt;title&gt;Extracting Salient Brain Patterns for Imaging-Based Classification of Neurodegenerative Diseases&lt;/title&gt;&lt;secondary-title&gt;IEEE Transactions on Medical Imaging&lt;/secondary-title&gt;&lt;/titles&gt;&lt;periodical&gt;&lt;full-title&gt;IEEE Trans Med Imaging&lt;/full-title&gt;&lt;abbr-1&gt;IEEE transactions on medical imaging&lt;/abbr-1&gt;&lt;/periodical&gt;&lt;pages&gt;1262-1274&lt;/pages&gt;&lt;volume&gt;33&lt;/volume&gt;&lt;dates&gt;&lt;year&gt;2014&lt;/year&gt;&lt;/dates&gt;&lt;publisher&gt;Institute of Electrical and Electronics Engineers (IEEE)&lt;/publisher&gt;&lt;urls&gt;&lt;/urls&gt;&lt;electronic-resource-num&gt;10.1109/tmi.2014.2308999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Rueda, Gonzalez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05C7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C7DDC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 vs MCI  + AD  (98 / 10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93EBE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  intensities (graph-based salienc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E5A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833E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KL</w:t>
            </w:r>
          </w:p>
        </w:tc>
        <w:tc>
          <w:tcPr>
            <w:tcW w:w="15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EF0C5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 = 0.670  / Spe  = 0.735</w:t>
            </w:r>
          </w:p>
        </w:tc>
      </w:tr>
      <w:tr w:rsidR="008057DB" w:rsidRPr="00B15C0C" w14:paraId="3660770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154B7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A2345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630B1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51C35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ap representation).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643F7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886580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588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4EBD5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</w:tbl>
    <w:p w14:paraId="2DC40B29" w14:textId="77777777" w:rsidR="008057DB" w:rsidRDefault="008057DB" w:rsidP="008057DB"/>
    <w:p w14:paraId="54ECEAC7" w14:textId="77777777" w:rsidR="008057DB" w:rsidRDefault="008057DB" w:rsidP="008057DB">
      <w:r>
        <w:br w:type="page"/>
      </w:r>
    </w:p>
    <w:tbl>
      <w:tblPr>
        <w:tblW w:w="11095" w:type="dxa"/>
        <w:tblInd w:w="-709" w:type="dxa"/>
        <w:tblLook w:val="04A0" w:firstRow="1" w:lastRow="0" w:firstColumn="1" w:lastColumn="0" w:noHBand="0" w:noVBand="1"/>
      </w:tblPr>
      <w:tblGrid>
        <w:gridCol w:w="1796"/>
        <w:gridCol w:w="973"/>
        <w:gridCol w:w="1953"/>
        <w:gridCol w:w="2256"/>
        <w:gridCol w:w="1376"/>
        <w:gridCol w:w="1040"/>
        <w:gridCol w:w="1701"/>
      </w:tblGrid>
      <w:tr w:rsidR="008057DB" w:rsidRPr="00B15C0C" w14:paraId="16E7881C" w14:textId="77777777" w:rsidTr="00F32074">
        <w:trPr>
          <w:trHeight w:val="113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F7A7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lastRenderedPageBreak/>
              <w:t>Reference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E8EB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ataset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1CCF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lassification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7140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mage  features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D3AC9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ditional imaging</w:t>
            </w:r>
          </w:p>
        </w:tc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91129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lassifiers</w:t>
            </w:r>
          </w:p>
        </w:tc>
        <w:tc>
          <w:tcPr>
            <w:tcW w:w="1701" w:type="dxa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822C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sults</w:t>
            </w:r>
          </w:p>
        </w:tc>
      </w:tr>
      <w:tr w:rsidR="008057DB" w:rsidRPr="00B15C0C" w14:paraId="569CA1B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B5D68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9751D1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CE8E96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asks  (n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0E4EA7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FS  and  representation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A8925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quences  and  features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A6867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2515E5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59E895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5DF1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Savio&lt;/Author&gt;&lt;Year&gt;2013&lt;/Year&gt;&lt;RecNum&gt;38&lt;/RecNum&gt;&lt;DisplayText&gt;(Savio and GrañA 2013)&lt;/DisplayText&gt;&lt;record&gt;&lt;rec-number&gt;38&lt;/rec-number&gt;&lt;foreign-keys&gt;&lt;key app="EN" db-id="wtvedt00l59pwlet0r3xt5pbx0pe02r5wtvx" timestamp="1517595651"&gt;38&lt;/key&gt;&lt;/foreign-keys&gt;&lt;ref-type name="Journal Article"&gt;17&lt;/ref-type&gt;&lt;contributors&gt;&lt;authors&gt;&lt;author&gt;Savio, Alexandre&lt;/author&gt;&lt;author&gt;GrañA, Manuel&lt;/author&gt;&lt;/authors&gt;&lt;/contributors&gt;&lt;titles&gt;&lt;title&gt;Deformation based feature selection for computer aided diagnosis of Alzheimer&amp;apos;s disease&lt;/title&gt;&lt;secondary-title&gt;Expert Systems with Applications&lt;/secondary-title&gt;&lt;/titles&gt;&lt;pages&gt;1619-1628&lt;/pages&gt;&lt;volume&gt;40&lt;/volume&gt;&lt;dates&gt;&lt;year&gt;2013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Savio and GrañA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7BA8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03E2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316 / 10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98C1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   intensities  (represented  as  th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FB5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E0D5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RBF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6FBC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56 / Spe = 0.863</w:t>
            </w:r>
          </w:p>
        </w:tc>
      </w:tr>
      <w:tr w:rsidR="008057DB" w:rsidRPr="00B15C0C" w14:paraId="729B7CD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85D9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C766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5624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B020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race    of   the   Jacobian   matrix   fro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CCEC0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6925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A810D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C613DE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0674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699F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5D285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E07CD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ensor-based   morphometry   analysi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2361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6E0F8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55DF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8FA2EC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8FFF6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473A9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9F70A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B24A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S by 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8BB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6EDF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77260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F3CCE6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E1AB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Schmitter&lt;/Author&gt;&lt;Year&gt;2015&lt;/Year&gt;&lt;RecNum&gt;37&lt;/RecNum&gt;&lt;DisplayText&gt;(Schmitter, Roche et al. 2015)&lt;/DisplayText&gt;&lt;record&gt;&lt;rec-number&gt;37&lt;/rec-number&gt;&lt;foreign-keys&gt;&lt;key app="EN" db-id="wtvedt00l59pwlet0r3xt5pbx0pe02r5wtvx" timestamp="1517595651"&gt;37&lt;/key&gt;&lt;/foreign-keys&gt;&lt;ref-type name="Journal Article"&gt;17&lt;/ref-type&gt;&lt;contributors&gt;&lt;authors&gt;&lt;author&gt;Schmitter, Daniel&lt;/author&gt;&lt;author&gt;Roche, Alexis&lt;/author&gt;&lt;author&gt;Maréchal, Bénédicte&lt;/author&gt;&lt;author&gt;Ribes, Delphine&lt;/author&gt;&lt;author&gt;Abdulkadir, Ahmed&lt;/author&gt;&lt;author&gt;Bach-Cuadra, Meritxell&lt;/author&gt;&lt;author&gt;Daducci, Alessandro&lt;/author&gt;&lt;author&gt;Granziera, Cristina&lt;/author&gt;&lt;author&gt;Klöppel, Stefan&lt;/author&gt;&lt;author&gt;Maeder, Philippe&lt;/author&gt;&lt;author&gt;Meuli, Reto&lt;/author&gt;&lt;author&gt;Krueger, Gunnar&lt;/author&gt;&lt;/authors&gt;&lt;/contributors&gt;&lt;titles&gt;&lt;title&gt;An evaluation of volume-based morphometry for prediction of mild cognitive impairment and Alzheimer&amp;apos;s disease&lt;/title&gt;&lt;secondary-title&gt;NeuroImage: Clinical&lt;/secondary-title&gt;&lt;/titles&gt;&lt;periodical&gt;&lt;full-title&gt;NeuroImage: Clinical&lt;/full-title&gt;&lt;/periodical&gt;&lt;pages&gt;7-17&lt;/pages&gt;&lt;volume&gt;7&lt;/volume&gt;&lt;dates&gt;&lt;year&gt;2015&lt;/year&gt;&lt;/dates&gt;&lt;publisher&gt;Elsevier BV&lt;/publisher&gt;&lt;urls&gt;&lt;/urls&gt;&lt;electronic-resource-num&gt;10.1016/j.nicl.2014.11.001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Schmitter, Roche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8B04C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42B7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276 / 22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98FD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lumes,   obtained from  FreeSurfer or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4CED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41F27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00B56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0 / Spe = 0.910</w:t>
            </w:r>
          </w:p>
        </w:tc>
      </w:tr>
      <w:tr w:rsidR="008057DB" w:rsidRPr="00B15C0C" w14:paraId="721AFFB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C7C52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E31A5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759B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276 / 40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E008D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orphoBox of: total GM, left and righ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BEFCA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F0BFB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F75F9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90 / Spe = 0.830</w:t>
            </w:r>
          </w:p>
        </w:tc>
      </w:tr>
      <w:tr w:rsidR="008057DB" w:rsidRPr="00B15C0C" w14:paraId="4821CE4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D103D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8D52C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C956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 vs AD (401 / 22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ED2B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emporal GM, left and right hippocam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B8E9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E46A0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C4D4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90 / Spe = 0.670</w:t>
            </w:r>
          </w:p>
        </w:tc>
      </w:tr>
      <w:tr w:rsidR="008057DB" w:rsidRPr="00B15C0C" w14:paraId="3D4033B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F2F9B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62DA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6D74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103 / 13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127A7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us, total CSF, and lateral, 3 and 4 ven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F0392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CDBA4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F19D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50 / Spe = 0.660</w:t>
            </w:r>
          </w:p>
        </w:tc>
      </w:tr>
      <w:tr w:rsidR="008057DB" w:rsidRPr="00B15C0C" w14:paraId="5495FA9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0CB3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5680B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93D5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7828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ricle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C7145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6349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1910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7F0F09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BAF97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Schouten&lt;/Author&gt;&lt;Year&gt;2016&lt;/Year&gt;&lt;RecNum&gt;36&lt;/RecNum&gt;&lt;DisplayText&gt;(Schouten, Koini et al. 2016)&lt;/DisplayText&gt;&lt;record&gt;&lt;rec-number&gt;36&lt;/rec-number&gt;&lt;foreign-keys&gt;&lt;key app="EN" db-id="wtvedt00l59pwlet0r3xt5pbx0pe02r5wtvx" timestamp="1517595651"&gt;36&lt;/key&gt;&lt;/foreign-keys&gt;&lt;ref-type name="Journal Article"&gt;17&lt;/ref-type&gt;&lt;contributors&gt;&lt;authors&gt;&lt;author&gt;Schouten, Tijn M&lt;/author&gt;&lt;author&gt;Koini, Marisa&lt;/author&gt;&lt;author&gt;de Vos, Frank&lt;/author&gt;&lt;author&gt;Seiler, Stephan&lt;/author&gt;&lt;author&gt;van der Grond, Jeroen&lt;/author&gt;&lt;author&gt;Lechner, Anita&lt;/author&gt;&lt;author&gt;Hafkemeijer, Anne&lt;/author&gt;&lt;author&gt;Möller, Christiane&lt;/author&gt;&lt;author&gt;Schmidt, Reinhold&lt;/author&gt;&lt;author&gt;de Rooij, Mark&lt;/author&gt;&lt;author&gt;Rombouts, Serge A R B&lt;/author&gt;&lt;/authors&gt;&lt;/contributors&gt;&lt;titles&gt;&lt;title&gt;Combining anatomical, diffusion, and resting state functional magnetic resonance imaging for individual classification of mild and moderate Alzheimer&amp;apos;s disease&lt;/title&gt;&lt;secondary-title&gt;NeuroImage: Clinical&lt;/secondary-title&gt;&lt;/titles&gt;&lt;periodical&gt;&lt;full-title&gt;NeuroImage: Clinical&lt;/full-title&gt;&lt;/periodical&gt;&lt;pages&gt;46-51&lt;/pages&gt;&lt;volume&gt;11&lt;/volume&gt;&lt;dates&gt;&lt;year&gt;2016&lt;/year&gt;&lt;/dates&gt;&lt;publisher&gt;Elsevier BV&lt;/publisher&gt;&lt;urls&gt;&lt;/urls&gt;&lt;electronic-resource-num&gt;10.1016/j.nicl.2016.01.002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Schouten, Koini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008A0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BBA2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173 / 7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46B9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density  values  in 110 ROI’s,  WM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52DF1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TI, fMRI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450B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gularized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DA3A0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26 / Spe = 0.927</w:t>
            </w:r>
          </w:p>
        </w:tc>
      </w:tr>
      <w:tr w:rsidR="008057DB" w:rsidRPr="00B15C0C" w14:paraId="0EE1EA8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4AA6B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EAE73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B410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mild (173 / 3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E711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ensity   values  in  20 ROI’s  from  T1w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A3EDB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E3A7C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gisti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A8416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21 / Spe = 0.935</w:t>
            </w:r>
          </w:p>
        </w:tc>
      </w:tr>
      <w:tr w:rsidR="008057DB" w:rsidRPr="00B15C0C" w14:paraId="62A925A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EF1C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1CA47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DE26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moderat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75CCB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A and MD values  in 20 ROI’s.   241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3A5D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27576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gress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503F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13 / Spe = 0.956</w:t>
            </w:r>
          </w:p>
        </w:tc>
      </w:tr>
      <w:tr w:rsidR="008057DB" w:rsidRPr="00B15C0C" w14:paraId="4B8C030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1626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DB43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BDC0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173 / 3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85CF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alues   of  correlation  from   function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78B68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FE61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01C26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10AC74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5CBE9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0896A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88387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EA349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nnectivity analysis  from fMRI (FS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F09A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693C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51392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D1AA5E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8C433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FB6CF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8F633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DD427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lastic Ne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4CAC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730A2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58860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1F0D2C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5BE70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Shi&lt;/Author&gt;&lt;Year&gt;2014&lt;/Year&gt;&lt;RecNum&gt;35&lt;/RecNum&gt;&lt;DisplayText&gt;(Shi, Suk et al. 2014)&lt;/DisplayText&gt;&lt;record&gt;&lt;rec-number&gt;35&lt;/rec-number&gt;&lt;foreign-keys&gt;&lt;key app="EN" db-id="wtvedt00l59pwlet0r3xt5pbx0pe02r5wtvx" timestamp="1517595651"&gt;35&lt;/key&gt;&lt;/foreign-keys&gt;&lt;ref-type name="Audiovisual Material"&gt;3&lt;/ref-type&gt;&lt;contributors&gt;&lt;authors&gt;&lt;author&gt;Shi, Yinghuan&lt;/author&gt;&lt;author&gt;Suk, Heung-Il&lt;/author&gt;&lt;author&gt;Gao, Yang&lt;/author&gt;&lt;author&gt;Shen, Dinggang&lt;/author&gt;&lt;/authors&gt;&lt;/contributors&gt;&lt;titles&gt;&lt;title&gt;Joint Coupled-Feature Representation and Coupled Boosting for AD Diagnosis&lt;/title&gt;&lt;secondary-title&gt;2014 IEEE Conference on Computer Vision and Pattern Recognition&lt;/secondary-title&gt;&lt;/titles&gt;&lt;dates&gt;&lt;year&gt;2014&lt;/year&gt;&lt;/dates&gt;&lt;publisher&gt;Institute of Electrical and Electronics Engineers (IEEE)&lt;/publisher&gt;&lt;urls&gt;&lt;/urls&gt;&lt;electronic-resource-num&gt;10.1109/cvpr.2014.354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Shi, Suk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A32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2600F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FFBD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volumes  and  PET intensity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0473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DCC9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3CA77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42 / Spe = 0.969</w:t>
            </w:r>
          </w:p>
        </w:tc>
      </w:tr>
      <w:tr w:rsidR="008057DB" w:rsidRPr="00B15C0C" w14:paraId="1FF53D5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D1DF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296D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E2270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52 / 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FF03D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 93 ROI’s (FS  by Lasso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41F7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77B42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R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8190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17 / Spe = 0.762</w:t>
            </w:r>
          </w:p>
        </w:tc>
      </w:tr>
      <w:tr w:rsidR="008057DB" w:rsidRPr="00B15C0C" w14:paraId="40F18B1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E3E7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Singh&lt;/Author&gt;&lt;Year&gt;2014&lt;/Year&gt;&lt;RecNum&gt;34&lt;/RecNum&gt;&lt;DisplayText&gt;(Singh, Fletcher et al. 2014)&lt;/DisplayText&gt;&lt;record&gt;&lt;rec-number&gt;34&lt;/rec-number&gt;&lt;foreign-keys&gt;&lt;key app="EN" db-id="wtvedt00l59pwlet0r3xt5pbx0pe02r5wtvx" timestamp="1517595651"&gt;34&lt;/key&gt;&lt;/foreign-keys&gt;&lt;ref-type name="Journal Article"&gt;17&lt;/ref-type&gt;&lt;contributors&gt;&lt;authors&gt;&lt;author&gt;Singh, Nikhil&lt;/author&gt;&lt;author&gt;Fletcher, P Thomas&lt;/author&gt;&lt;author&gt;Preston, J Samuel&lt;/author&gt;&lt;author&gt;King, Richard D&lt;/author&gt;&lt;author&gt;Marron, J S&lt;/author&gt;&lt;author&gt;Weiner, Michael W&lt;/author&gt;&lt;author&gt;Joshi, Sarang&lt;/author&gt;&lt;/authors&gt;&lt;/contributors&gt;&lt;titles&gt;&lt;title&gt;Quantifying anatomical shape variations in neurological disorders&lt;/title&gt;&lt;secondary-title&gt;Medical Image Analysis&lt;/secondary-title&gt;&lt;/titles&gt;&lt;pages&gt;616-633&lt;/pages&gt;&lt;volume&gt;18&lt;/volume&gt;&lt;dates&gt;&lt;year&gt;2014&lt;/year&gt;&lt;/dates&gt;&lt;publisher&gt;Elsevier BV&lt;/publisher&gt;&lt;urls&gt;&lt;/urls&gt;&lt;electronic-resource-num&gt;10.1016/j.media.2014.01.001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Singh, Fletcher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EF469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7466F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73 / 5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9E4C6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natomical  shape   variations  with   re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E6A47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 APOE3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409C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QD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C4E0D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42 / Spe = 0.969</w:t>
            </w:r>
          </w:p>
        </w:tc>
      </w:tr>
      <w:tr w:rsidR="008057DB" w:rsidRPr="00B15C0C" w14:paraId="0BC0F68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71D10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6D44B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F344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9BB36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pect   to   atlas    (FS   by   partial  lea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3DEF4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SF biomarker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122C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50C2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17 / Spe = 0.762</w:t>
            </w:r>
          </w:p>
        </w:tc>
      </w:tr>
      <w:tr w:rsidR="008057DB" w:rsidRPr="00B15C0C" w14:paraId="4EFD81B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BDC3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F289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8536D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950E6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quare model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563F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CB8F9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51462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E8860F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6615C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Spulber&lt;/Author&gt;&lt;Year&gt;2013&lt;/Year&gt;&lt;RecNum&gt;33&lt;/RecNum&gt;&lt;DisplayText&gt;(Spulber, Simmons et al. 2013)&lt;/DisplayText&gt;&lt;record&gt;&lt;rec-number&gt;33&lt;/rec-number&gt;&lt;foreign-keys&gt;&lt;key app="EN" db-id="wtvedt00l59pwlet0r3xt5pbx0pe02r5wtvx" timestamp="1517595651"&gt;33&lt;/key&gt;&lt;/foreign-keys&gt;&lt;ref-type name="Journal Article"&gt;17&lt;/ref-type&gt;&lt;contributors&gt;&lt;authors&gt;&lt;author&gt;Spulber, G&lt;/author&gt;&lt;author&gt;Simmons, A&lt;/author&gt;&lt;author&gt;Muehlboeck, J.-S.&lt;/author&gt;&lt;author&gt;Mecocci, P&lt;/author&gt;&lt;author&gt;Vellas, B&lt;/author&gt;&lt;author&gt;Tsolaki, M&lt;/author&gt;&lt;author&gt;Kłoszewska, I&lt;/author&gt;&lt;author&gt;Soininen, H&lt;/author&gt;&lt;author&gt;Spenger, C&lt;/author&gt;&lt;author&gt;Lovestone, S&lt;/author&gt;&lt;author&gt;Wahlund, L.-O.&lt;/author&gt;&lt;author&gt;Westman, E&lt;/author&gt;&lt;/authors&gt;&lt;/contributors&gt;&lt;titles&gt;&lt;title&gt;An MRI-based index to measure the severity of Alzheimer&amp;apos;s disease-like structural pattern in subjects with mild cognitive impairment&lt;/title&gt;&lt;secondary-title&gt;J Intern Med&lt;/secondary-title&gt;&lt;/titles&gt;&lt;pages&gt;396-409&lt;/pages&gt;&lt;volume&gt;273&lt;/volume&gt;&lt;dates&gt;&lt;year&gt;2013&lt;/year&gt;&lt;/dates&gt;&lt;publisher&gt;Wiley-Blackwell&lt;/publisher&gt;&lt;urls&gt;&lt;/urls&gt;&lt;electronic-resource-num&gt;10.1111/joim.12028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Spulber, Simmons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5D89D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dNeuroMed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7EF4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6827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lumes  of 23 ROI’s and cortical  thick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BB46B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95E2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PL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0E16A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1 / Spe = 0.904</w:t>
            </w:r>
          </w:p>
        </w:tc>
      </w:tr>
      <w:tr w:rsidR="008057DB" w:rsidRPr="00B15C0C" w14:paraId="560A812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FC71B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A45E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D075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52 / 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2667A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ess values  of 34 ROI’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646BC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86BA6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A911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96 / Spe = 0.668</w:t>
            </w:r>
          </w:p>
        </w:tc>
      </w:tr>
      <w:tr w:rsidR="008057DB" w:rsidRPr="00B15C0C" w14:paraId="4301692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0AAE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Suk&lt;/Author&gt;&lt;Year&gt;2015&lt;/Year&gt;&lt;RecNum&gt;32&lt;/RecNum&gt;&lt;DisplayText&gt;(Suk, Lee et al. 2015)&lt;/DisplayText&gt;&lt;record&gt;&lt;rec-number&gt;32&lt;/rec-number&gt;&lt;foreign-keys&gt;&lt;key app="EN" db-id="wtvedt00l59pwlet0r3xt5pbx0pe02r5wtvx" timestamp="1517595651"&gt;32&lt;/key&gt;&lt;/foreign-keys&gt;&lt;ref-type name="Journal Article"&gt;17&lt;/ref-type&gt;&lt;contributors&gt;&lt;authors&gt;&lt;author&gt;Suk, Heung-Il&lt;/author&gt;&lt;author&gt;Lee, Seong-Whan&lt;/author&gt;&lt;author&gt;Shen, Dinggang&lt;/author&gt;&lt;/authors&gt;&lt;/contributors&gt;&lt;titles&gt;&lt;title&gt;Deep sparse multi-task learning for feature selection in Alzheimer&amp;apos;s disease diagnosis&lt;/title&gt;&lt;secondary-title&gt;Brain Structure and Function&lt;/secondary-title&gt;&lt;/titles&gt;&lt;pages&gt;2569-2587&lt;/pages&gt;&lt;volume&gt;221&lt;/volume&gt;&lt;dates&gt;&lt;year&gt;2015&lt;/year&gt;&lt;/dates&gt;&lt;publisher&gt;Springer Nature&lt;/publisher&gt;&lt;urls&gt;&lt;/urls&gt;&lt;electronic-resource-num&gt;10.1007/s00429-015-1059-y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Suk, Lee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CFC16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3C9A3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F4F03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volumes   and   PET  intensity val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F7B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18B6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0BC1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20 / Spe = 0.980</w:t>
            </w:r>
          </w:p>
        </w:tc>
      </w:tr>
      <w:tr w:rsidR="008057DB" w:rsidRPr="00B15C0C" w14:paraId="2600FE9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2BB9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32B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35861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52 / 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65CF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ues in 93 ROI’s  (FS  by  deep  weight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D88B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SF biomarker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698C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39EB3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39 / Spe = 0.908</w:t>
            </w:r>
          </w:p>
        </w:tc>
      </w:tr>
      <w:tr w:rsidR="008057DB" w:rsidRPr="00B15C0C" w14:paraId="1B1804B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32978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EC0AB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6504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vs AD(229  /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7091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ubclass-based sparse  multi-task learn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D5CBA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F33E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A07E4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577</w:t>
            </w:r>
          </w:p>
        </w:tc>
      </w:tr>
      <w:tr w:rsidR="008057DB" w:rsidRPr="00B15C0C" w14:paraId="62E7799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7A95F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D6D2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52BEC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403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6E318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g approach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6E38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6DB1B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6DF0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9D1F39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318D5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0764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A170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nc  vs MCIc  vs 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72BF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1717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F25C2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C5DD9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478</w:t>
            </w:r>
          </w:p>
        </w:tc>
      </w:tr>
      <w:tr w:rsidR="008057DB" w:rsidRPr="00B15C0C" w14:paraId="5FDF42C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7BDC7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C5F34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121A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229 / 236 / 167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A2715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E211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CA57B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359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87E161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27E8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Tong&lt;/Author&gt;&lt;Year&gt;2014&lt;/Year&gt;&lt;RecNum&gt;31&lt;/RecNum&gt;&lt;DisplayText&gt;(Tong, Wolz et al. 2014)&lt;/DisplayText&gt;&lt;record&gt;&lt;rec-number&gt;31&lt;/rec-number&gt;&lt;foreign-keys&gt;&lt;key app="EN" db-id="wtvedt00l59pwlet0r3xt5pbx0pe02r5wtvx" timestamp="1517595651"&gt;31&lt;/key&gt;&lt;/foreign-keys&gt;&lt;ref-type name="Journal Article"&gt;17&lt;/ref-type&gt;&lt;contributors&gt;&lt;authors&gt;&lt;author&gt;Tong, Tong&lt;/author&gt;&lt;author&gt;Wolz, Robin&lt;/author&gt;&lt;author&gt;Gao, Qinquan&lt;/author&gt;&lt;author&gt;Guerrero, Ricardo&lt;/author&gt;&lt;author&gt;Hajnal, Joseph V&lt;/author&gt;&lt;author&gt;Rueckert, Daniel&lt;/author&gt;&lt;/authors&gt;&lt;/contributors&gt;&lt;titles&gt;&lt;title&gt;Multiple instance learning for classification of dementia in brain MRI&lt;/title&gt;&lt;secondary-title&gt;Medical Image Analysis&lt;/secondary-title&gt;&lt;/titles&gt;&lt;pages&gt;808-818&lt;/pages&gt;&lt;volume&gt;18&lt;/volume&gt;&lt;dates&gt;&lt;year&gt;2014&lt;/year&gt;&lt;/dates&gt;&lt;publisher&gt;Elsevier BV&lt;/publisher&gt;&lt;urls&gt;&lt;/urls&gt;&lt;electronic-resource-num&gt;10.1016/j.media.2014.04.00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Tong, Wolz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8CC28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0FAB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231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3ED3D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  intensity  from  a  variable  num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240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72844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499FA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49 / Spe = 0.926</w:t>
            </w:r>
          </w:p>
        </w:tc>
      </w:tr>
      <w:tr w:rsidR="008057DB" w:rsidRPr="00B15C0C" w14:paraId="41156CA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357F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F160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06CE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c  (231 / 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2D98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ber K of patches (MIL approach, FS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19F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A03C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3D132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89 / Spe = 0.931</w:t>
            </w:r>
          </w:p>
        </w:tc>
      </w:tr>
      <w:tr w:rsidR="008057DB" w:rsidRPr="00B15C0C" w14:paraId="1A2D2BB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F726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7BAE9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E4D5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238 / 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E368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lastic Ne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2C3A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C6AE3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155A1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65 / Spe = 0.731</w:t>
            </w:r>
          </w:p>
        </w:tc>
      </w:tr>
      <w:tr w:rsidR="008057DB" w:rsidRPr="00B15C0C" w14:paraId="5F145A9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F1B1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Varol&lt;/Author&gt;&lt;Year&gt;2012&lt;/Year&gt;&lt;RecNum&gt;29&lt;/RecNum&gt;&lt;DisplayText&gt;(Varol, Gaonkar et al. 2012)&lt;/DisplayText&gt;&lt;record&gt;&lt;rec-number&gt;29&lt;/rec-number&gt;&lt;foreign-keys&gt;&lt;key app="EN" db-id="wtvedt00l59pwlet0r3xt5pbx0pe02r5wtvx" timestamp="1517595651"&gt;29&lt;/key&gt;&lt;/foreign-keys&gt;&lt;ref-type name="Audiovisual Material"&gt;3&lt;/ref-type&gt;&lt;contributors&gt;&lt;authors&gt;&lt;author&gt;Varol, Erdem&lt;/author&gt;&lt;author&gt;Gaonkar, Bilwaj&lt;/author&gt;&lt;author&gt;Erus, Guray&lt;/author&gt;&lt;author&gt;Schultz, Robert&lt;/author&gt;&lt;author&gt;Davatzikos, Christos&lt;/author&gt;&lt;/authors&gt;&lt;/contributors&gt;&lt;titles&gt;&lt;title&gt;Feature ranking based nested support vector machine ensemble for medical image classification&lt;/title&gt;&lt;secondary-title&gt;2012 9th IEEE International Symposium on Biomedical Imaging (ISBI)&lt;/secondary-title&gt;&lt;/titles&gt;&lt;dates&gt;&lt;year&gt;2012&lt;/year&gt;&lt;/dates&gt;&lt;publisher&gt;Institute of Electrical and Electronics Engineers (IEEE)&lt;/publisher&gt;&lt;urls&gt;&lt;/urls&gt;&lt;electronic-resource-num&gt;10.1109/isbi.2012.6235505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Varol, Gaonkar et al. 2012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25806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BADBF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148 / 11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534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 density   values   from   GM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01500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68679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ensemble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5B3B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2 / Spe = 0.897</w:t>
            </w:r>
          </w:p>
        </w:tc>
      </w:tr>
      <w:tr w:rsidR="008057DB" w:rsidRPr="00B15C0C" w14:paraId="4668B75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E4FDE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ED11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BBED5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8DE1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WM and ventricles maps (FS by 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05484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B1C09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35B4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C28248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4D4BE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Vemuri&lt;/Author&gt;&lt;Year&gt;2008&lt;/Year&gt;&lt;RecNum&gt;28&lt;/RecNum&gt;&lt;DisplayText&gt;(Vemuri, Gunter et al. 2008)&lt;/DisplayText&gt;&lt;record&gt;&lt;rec-number&gt;28&lt;/rec-number&gt;&lt;foreign-keys&gt;&lt;key app="EN" db-id="wtvedt00l59pwlet0r3xt5pbx0pe02r5wtvx" timestamp="1517595651"&gt;28&lt;/key&gt;&lt;/foreign-keys&gt;&lt;ref-type name="Journal Article"&gt;17&lt;/ref-type&gt;&lt;contributors&gt;&lt;authors&gt;&lt;author&gt;Vemuri, Prashanthi&lt;/author&gt;&lt;author&gt;Gunter, Jeffrey L&lt;/author&gt;&lt;author&gt;Senjem, Matthew L&lt;/author&gt;&lt;author&gt;Whitwell, Jennifer L&lt;/author&gt;&lt;author&gt;Kantarci, Kejal&lt;/author&gt;&lt;author&gt;Knopman, David S&lt;/author&gt;&lt;author&gt;Boeve, Bradley F&lt;/author&gt;&lt;author&gt;Petersen, Ronald C&lt;/author&gt;&lt;author&gt;Jack, Clifford R&lt;/author&gt;&lt;/authors&gt;&lt;/contributors&gt;&lt;titles&gt;&lt;title&gt;Alzheimer&amp;apos;s disease diagnosis in individual subjects using structural MR images: Validation studies&lt;/title&gt;&lt;secondary-title&gt;NeuroImage&lt;/secondary-title&gt;&lt;/titles&gt;&lt;pages&gt;1186-1197&lt;/pages&gt;&lt;volume&gt;39&lt;/volume&gt;&lt;dates&gt;&lt;year&gt;2008&lt;/year&gt;&lt;/dates&gt;&lt;publisher&gt;Elsevier BV&lt;/publisher&gt;&lt;urls&gt;&lt;/urls&gt;&lt;electronic-resource-num&gt;10.1016/j.neuroimage.2007.09.073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Vemuri, Gunter et al. 2008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5E6F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94EF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0 / 5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383CE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 density   values   from   GM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84CF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emographics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2383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2AB7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0 / Spe = 0.920</w:t>
            </w:r>
          </w:p>
        </w:tc>
      </w:tr>
      <w:tr w:rsidR="008057DB" w:rsidRPr="00B15C0C" w14:paraId="61B9CD4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0D5E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FD948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3736F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445F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WM   and   CSF   maps   (FS   by  featur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06D29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POE3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CA01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B548E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0516F5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0532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6C4F5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2BE0D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5C9E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anking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3C2F6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F3D05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8BB95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2FB4A1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28E2F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Wachinger&lt;/Author&gt;&lt;Year&gt;2016&lt;/Year&gt;&lt;RecNum&gt;25&lt;/RecNum&gt;&lt;DisplayText&gt;(Wachinger and Reuter 2016)&lt;/DisplayText&gt;&lt;record&gt;&lt;rec-number&gt;25&lt;/rec-number&gt;&lt;foreign-keys&gt;&lt;key app="EN" db-id="wtvedt00l59pwlet0r3xt5pbx0pe02r5wtvx" timestamp="1517595651"&gt;25&lt;/key&gt;&lt;/foreign-keys&gt;&lt;ref-type name="Journal Article"&gt;17&lt;/ref-type&gt;&lt;contributors&gt;&lt;authors&gt;&lt;author&gt;Wachinger, Christian&lt;/author&gt;&lt;author&gt;Reuter, Martin&lt;/author&gt;&lt;/authors&gt;&lt;/contributors&gt;&lt;titles&gt;&lt;title&gt;Domain adaptation for Alzheimer&amp;apos;s disease diagnostics&lt;/title&gt;&lt;secondary-title&gt;NeuroImage&lt;/secondary-title&gt;&lt;/titles&gt;&lt;pages&gt;470-479&lt;/pages&gt;&lt;volume&gt;139&lt;/volume&gt;&lt;dates&gt;&lt;year&gt;2016&lt;/year&gt;&lt;/dates&gt;&lt;publisher&gt;Elsevier BV&lt;/publisher&gt;&lt;urls&gt;&lt;/urls&gt;&lt;electronic-resource-num&gt;10.1016/j.neuroimage.2016.05.053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Wachinger and Reuter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98552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07AC2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vs AD (129 / 122 / 10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655A0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 thickness values  in  70 ROI’s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3B4E9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258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ultinomial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50348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590</w:t>
            </w:r>
          </w:p>
        </w:tc>
      </w:tr>
      <w:tr w:rsidR="008057DB" w:rsidRPr="00B15C0C" w14:paraId="6819E3C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5595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4CD6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58D60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180D8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lumes  of 39 ROI’s  and  58 shape  fea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CAFFF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CB0C2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gressio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9E61C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C19573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45783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21545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AD1AD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EC96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ures. (FS  by Elastic  Ne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4D332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AF219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A8D5A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06F7B1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34846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Wang&lt;/Author&gt;&lt;Year&gt;2012&lt;/Year&gt;&lt;RecNum&gt;24&lt;/RecNum&gt;&lt;DisplayText&gt;(Wang, Jia et al. 2012)&lt;/DisplayText&gt;&lt;record&gt;&lt;rec-number&gt;24&lt;/rec-number&gt;&lt;foreign-keys&gt;&lt;key app="EN" db-id="wtvedt00l59pwlet0r3xt5pbx0pe02r5wtvx" timestamp="1517595651"&gt;24&lt;/key&gt;&lt;/foreign-keys&gt;&lt;ref-type name="Audiovisual Material"&gt;3&lt;/ref-type&gt;&lt;contributors&gt;&lt;authors&gt;&lt;author&gt;Wang, Yaping&lt;/author&gt;&lt;author&gt;Jia, Hongjun&lt;/author&gt;&lt;author&gt;Yap, Pew-Thian&lt;/author&gt;&lt;author&gt;Cheng, Bo&lt;/author&gt;&lt;author&gt;Wee, Chong-Yaw&lt;/author&gt;&lt;author&gt;Guo, Lei&lt;/author&gt;&lt;author&gt;Shen, Dinggang&lt;/author&gt;&lt;/authors&gt;&lt;/contributors&gt;&lt;titles&gt;&lt;title&gt;Groupwise segmentation improves neuroimaging classification accuracy&lt;/title&gt;&lt;secondary-title&gt;International Workshop on Multimodal Brain Image Analysis&lt;/secondary-title&gt;&lt;/titles&gt;&lt;pages&gt;185-193&lt;/pages&gt;&lt;dates&gt;&lt;year&gt;2012&lt;/year&gt;&lt;/dates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Wang, Jia et al. 2012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C7EA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71EDF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229 / 1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C210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,  WM  CSF  values  in 54 ROI’s  ob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29CF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1C8EA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99EE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1 / Spe = 0.918</w:t>
            </w:r>
          </w:p>
        </w:tc>
      </w:tr>
      <w:tr w:rsidR="008057DB" w:rsidRPr="00B15C0C" w14:paraId="345EEED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1493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391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345A4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 vs AD (404 / 1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77EE3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ained from  MABMIS  pipeline  (FS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FABC6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1B72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0538C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403 / Spe = 0.870</w:t>
            </w:r>
          </w:p>
        </w:tc>
      </w:tr>
      <w:tr w:rsidR="008057DB" w:rsidRPr="00B15C0C" w14:paraId="26FC45F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FCDC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AA08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0A61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229 / 4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57C3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FF7BB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73B13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7AEDA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94 / Spe = 0.881</w:t>
            </w:r>
          </w:p>
        </w:tc>
      </w:tr>
      <w:tr w:rsidR="008057DB" w:rsidRPr="00B15C0C" w14:paraId="1B5DF8F8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13BDF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6C56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3C39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236 / 1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86C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ABFE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5FA37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0FC0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67 / Spe = 0.723</w:t>
            </w:r>
          </w:p>
        </w:tc>
      </w:tr>
      <w:tr w:rsidR="008057DB" w:rsidRPr="00B15C0C" w14:paraId="17A2750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250E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Wang&lt;/Author&gt;&lt;Year&gt;2015&lt;/Year&gt;&lt;RecNum&gt;23&lt;/RecNum&gt;&lt;DisplayText&gt;(Wang, Du et al. 2015)&lt;/DisplayText&gt;&lt;record&gt;&lt;rec-number&gt;23&lt;/rec-number&gt;&lt;foreign-keys&gt;&lt;key app="EN" db-id="wtvedt00l59pwlet0r3xt5pbx0pe02r5wtvx" timestamp="1517595651"&gt;23&lt;/key&gt;&lt;/foreign-keys&gt;&lt;ref-type name="Audiovisual Material"&gt;3&lt;/ref-type&gt;&lt;contributors&gt;&lt;authors&gt;&lt;author&gt;Wang, Bing&lt;/author&gt;&lt;author&gt;Du, Liyan&lt;/author&gt;&lt;author&gt;Zhang, Jun&lt;/author&gt;&lt;author&gt;Chen, Peng&lt;/author&gt;&lt;/authors&gt;&lt;/contributors&gt;&lt;titles&gt;&lt;title&gt;A hierarchical model for identifying mild cognitive impairment&lt;/title&gt;&lt;secondary-title&gt;2015 11th International Conference on Natural Computation (ICNC)&lt;/secondary-title&gt;&lt;/titles&gt;&lt;dates&gt;&lt;year&gt;2015&lt;/year&gt;&lt;/dates&gt;&lt;publisher&gt;Institute of Electrical and Electronics Engineers (IEEE)&lt;/publisher&gt;&lt;urls&gt;&lt;/urls&gt;&lt;electronic-resource-num&gt;10.1109/icnc.2015.7378057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Wang, Du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9C894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4BD2C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52 / 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E299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volumes  and  PET intensity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2F4D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C4DE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A784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27 / Spe = 0.473</w:t>
            </w:r>
          </w:p>
        </w:tc>
      </w:tr>
      <w:tr w:rsidR="008057DB" w:rsidRPr="00B15C0C" w14:paraId="178D885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7133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C2AC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65BF8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1A7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 93 ROI’s (FS  by PCA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4098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SF biomarker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1441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1BA4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3A01EE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B52D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Wee&lt;/Author&gt;&lt;Year&gt;2012&lt;/Year&gt;&lt;RecNum&gt;21&lt;/RecNum&gt;&lt;DisplayText&gt;(Wee, Yap et al. 2012)&lt;/DisplayText&gt;&lt;record&gt;&lt;rec-number&gt;21&lt;/rec-number&gt;&lt;foreign-keys&gt;&lt;key app="EN" db-id="wtvedt00l59pwlet0r3xt5pbx0pe02r5wtvx" timestamp="1517595651"&gt;21&lt;/key&gt;&lt;/foreign-keys&gt;&lt;ref-type name="Journal Article"&gt;17&lt;/ref-type&gt;&lt;contributors&gt;&lt;authors&gt;&lt;author&gt;Wee, Chong-Yaw&lt;/author&gt;&lt;author&gt;Yap, Pew-Thian&lt;/author&gt;&lt;author&gt;Shen, Dinggang&lt;/author&gt;&lt;/authors&gt;&lt;/contributors&gt;&lt;titles&gt;&lt;title&gt;Prediction of Alzheimer&amp;apos;s disease and mild cognitive impairment using cortical morphological patterns&lt;/title&gt;&lt;secondary-title&gt;Human Brain Mapping&lt;/secondary-title&gt;&lt;/titles&gt;&lt;pages&gt;3411-3425&lt;/pages&gt;&lt;volume&gt;34&lt;/volume&gt;&lt;dates&gt;&lt;year&gt;2012&lt;/year&gt;&lt;/dates&gt;&lt;publisher&gt;Wiley-Blackwell&lt;/publisher&gt;&lt;urls&gt;&lt;/urls&gt;&lt;electronic-resource-num&gt;10.1002/hbm.2215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Wee, Yap et al. 2012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99C0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6E0FB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200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E582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thickness, GM  and  WM  vol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693E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87807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RBF,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58181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04 / Spe = 0.943</w:t>
            </w:r>
          </w:p>
        </w:tc>
      </w:tr>
      <w:tr w:rsidR="008057DB" w:rsidRPr="00B15C0C" w14:paraId="29E9F5A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CECF9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FE08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A0B41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200 / 20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2A8F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umes  in 68 ROI’s.  Correlative featur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DF0D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2026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ulti-kerne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7746F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36 / Spe = 0.840</w:t>
            </w:r>
          </w:p>
        </w:tc>
      </w:tr>
      <w:tr w:rsidR="008057DB" w:rsidRPr="00B15C0C" w14:paraId="45AFE12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0E6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063B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356C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 vs AD (200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9ECA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between   pairs  of ROI’s  (FS  by  t-test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D15D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FC18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3EA79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80 / Spe = 0.805</w:t>
            </w:r>
          </w:p>
        </w:tc>
      </w:tr>
      <w:tr w:rsidR="008057DB" w:rsidRPr="00B15C0C" w14:paraId="64BFBA3F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5CC5A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1815A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045E8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111 / 8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ABEC6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RMR  and  SVM-RFE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986F6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F6896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01023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35 / Spe = 0.844</w:t>
            </w:r>
          </w:p>
        </w:tc>
      </w:tr>
      <w:tr w:rsidR="008057DB" w:rsidRPr="00B15C0C" w14:paraId="2BD022C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58E5D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Wei&lt;/Author&gt;&lt;Year&gt;2016&lt;/Year&gt;&lt;RecNum&gt;20&lt;/RecNum&gt;&lt;DisplayText&gt;(Wei, Li et al. 2016)&lt;/DisplayText&gt;&lt;record&gt;&lt;rec-number&gt;20&lt;/rec-number&gt;&lt;foreign-keys&gt;&lt;key app="EN" db-id="wtvedt00l59pwlet0r3xt5pbx0pe02r5wtvx" timestamp="1517595651"&gt;20&lt;/key&gt;&lt;/foreign-keys&gt;&lt;ref-type name="Journal Article"&gt;17&lt;/ref-type&gt;&lt;contributors&gt;&lt;authors&gt;&lt;author&gt;Wei, Rizhen&lt;/author&gt;&lt;author&gt;Li, Chuhan&lt;/author&gt;&lt;author&gt;Fogelson, Noa&lt;/author&gt;&lt;author&gt;Li, Ling&lt;/author&gt;&lt;/authors&gt;&lt;/contributors&gt;&lt;titles&gt;&lt;title&gt;Prediction of Conversion from Mild Cognitive Impairment to Alzheimer&amp;apos;s Disease Using MRI and Structural Network Features&lt;/title&gt;&lt;secondary-title&gt;Frontiers in Aging Neuroscience&lt;/secondary-title&gt;&lt;/titles&gt;&lt;volume&gt;8&lt;/volume&gt;&lt;dates&gt;&lt;year&gt;2016&lt;/year&gt;&lt;/dates&gt;&lt;publisher&gt;Frontiers Media SA&lt;/publisher&gt;&lt;urls&gt;&lt;/urls&gt;&lt;electronic-resource-num&gt;10.3389/fnagi.2016.0007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Wei, Li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774D7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E3A39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83 / 7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0713F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thickness, volume,  and corti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95FB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E0C7C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RBF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5D49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84 / Spe = 0.759</w:t>
            </w:r>
          </w:p>
        </w:tc>
      </w:tr>
      <w:tr w:rsidR="008057DB" w:rsidRPr="00B15C0C" w14:paraId="7190812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D344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067BB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C4E30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46BC0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urface area in 68 ROI’s.  136 nodal fea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A7C6F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87BB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39C6E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03D8C0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B8A5D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BE102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7F72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C59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ures  from the thickness network(FS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8DA09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9C248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313E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D3A650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327A1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833E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F7A19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FF329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gularized sparse  linear  regressio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4493B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E28F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AF617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9A0DC1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4369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Westman&lt;/Author&gt;&lt;Year&gt;2011&lt;/Year&gt;&lt;RecNum&gt;19&lt;/RecNum&gt;&lt;DisplayText&gt;(Westman, Simmons et al. 2011)&lt;/DisplayText&gt;&lt;record&gt;&lt;rec-number&gt;19&lt;/rec-number&gt;&lt;foreign-keys&gt;&lt;key app="EN" db-id="wtvedt00l59pwlet0r3xt5pbx0pe02r5wtvx" timestamp="1517595651"&gt;19&lt;/key&gt;&lt;/foreign-keys&gt;&lt;ref-type name="Journal Article"&gt;17&lt;/ref-type&gt;&lt;contributors&gt;&lt;authors&gt;&lt;author&gt;Westman, Eric&lt;/author&gt;&lt;author&gt;Simmons, Andrew&lt;/author&gt;&lt;author&gt;Muehlboeck, J-Sebastian&lt;/author&gt;&lt;author&gt;Mecocci, Patrizia&lt;/author&gt;&lt;author&gt;Vellas, Bruno&lt;/author&gt;&lt;author&gt;Tsolaki, Magda&lt;/author&gt;&lt;author&gt;Kłoszewska, Iwona&lt;/author&gt;&lt;author&gt;Soininen, Hilkka&lt;/author&gt;&lt;author&gt;Weiner, Michael W&lt;/author&gt;&lt;author&gt;Lovestone, Simon&lt;/author&gt;&lt;author&gt;Spenger, Christian&lt;/author&gt;&lt;author&gt;Wahlund, Lars-Olof&lt;/author&gt;&lt;/authors&gt;&lt;/contributors&gt;&lt;titles&gt;&lt;title&gt;AddNeuroMed and ADNI: Similar patterns of Alzheimer&amp;apos;s atrophy and automated MRI classification accuracy in Europe and North America&lt;/title&gt;&lt;secondary-title&gt;NeuroImage&lt;/secondary-title&gt;&lt;/titles&gt;&lt;pages&gt;818-828&lt;/pages&gt;&lt;volume&gt;58&lt;/volume&gt;&lt;dates&gt;&lt;year&gt;2011&lt;/year&gt;&lt;/dates&gt;&lt;publisher&gt;Elsevier BV&lt;/publisher&gt;&lt;urls&gt;&lt;/urls&gt;&lt;electronic-resource-num&gt;10.1016/j.neuroimage.2011.06.065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Westman, Simmons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29D2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dNeuroMed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6B5A9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335 / 295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7E487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  thicknessin   in   57   select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AEC4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AC1FA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PL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7E1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34 / Spe = 0.878</w:t>
            </w:r>
          </w:p>
        </w:tc>
      </w:tr>
      <w:tr w:rsidR="008057DB" w:rsidRPr="00B15C0C" w14:paraId="4EF1E73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26F8C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22AF2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A642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353 / 8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4AB4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OI’s and  volumes  of 23 ROI’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EA516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40DD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782A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14 / Spe = 0.601</w:t>
            </w:r>
          </w:p>
        </w:tc>
      </w:tr>
      <w:tr w:rsidR="008057DB" w:rsidRPr="00B15C0C" w14:paraId="4EFB339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405F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Wolz&lt;/Author&gt;&lt;Year&gt;2011&lt;/Year&gt;&lt;RecNum&gt;18&lt;/RecNum&gt;&lt;DisplayText&gt;(Wolz, Julkunen et al. 2011)&lt;/DisplayText&gt;&lt;record&gt;&lt;rec-number&gt;18&lt;/rec-number&gt;&lt;foreign-keys&gt;&lt;key app="EN" db-id="wtvedt00l59pwlet0r3xt5pbx0pe02r5wtvx" timestamp="1517595651"&gt;18&lt;/key&gt;&lt;/foreign-keys&gt;&lt;ref-type name="Journal Article"&gt;17&lt;/ref-type&gt;&lt;contributors&gt;&lt;authors&gt;&lt;author&gt;Wolz, Robin&lt;/author&gt;&lt;author&gt;Julkunen, Valtteri&lt;/author&gt;&lt;author&gt;Koikkalainen, Juha&lt;/author&gt;&lt;author&gt;Niskanen, Eini&lt;/author&gt;&lt;author&gt;Zhang, Dong Ping&lt;/author&gt;&lt;author&gt;Rueckert, Daniel&lt;/author&gt;&lt;author&gt;Soininen, Hilkka&lt;/author&gt;&lt;author&gt;Lötjönen, Jyrki&lt;/author&gt;&lt;/authors&gt;&lt;secondary-authors&gt;&lt;author&gt;Oreja-Guevara, Celia&lt;/author&gt;&lt;/secondary-authors&gt;&lt;/contributors&gt;&lt;titles&gt;&lt;title&gt;Multi-Method Analysis of MRI Images in Early Diagnostics of Alzheimer&amp;apos;s Disease&lt;/title&gt;&lt;secondary-title&gt;PLoS ONE&lt;/secondary-title&gt;&lt;/titles&gt;&lt;periodical&gt;&lt;full-title&gt;PLoS ONE&lt;/full-title&gt;&lt;/periodical&gt;&lt;pages&gt;e25446&lt;/pages&gt;&lt;volume&gt;6&lt;/volume&gt;&lt;dates&gt;&lt;year&gt;2011&lt;/year&gt;&lt;/dates&gt;&lt;publisher&gt;Public Library of Science (PLoS)&lt;/publisher&gt;&lt;urls&gt;&lt;/urls&gt;&lt;electronic-resource-num&gt;10.1371/journal.pone.0025446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Wolz, Julkunen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B23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dNeuroMed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7789F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231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F4758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ippocampal volume, cortical  thicknes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4DFA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9323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DA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B3E2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30 / Spe = 0.850</w:t>
            </w:r>
          </w:p>
        </w:tc>
      </w:tr>
      <w:tr w:rsidR="008057DB" w:rsidRPr="00B15C0C" w14:paraId="53BF320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F65A1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EA9C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87FE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c  (231 / 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307E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rom  different  ROI’s,   84  tensor-base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715A9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AC991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9B91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0 / Spe = 0.820</w:t>
            </w:r>
          </w:p>
        </w:tc>
      </w:tr>
      <w:tr w:rsidR="008057DB" w:rsidRPr="00B15C0C" w14:paraId="66A4A7B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EFBA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3815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8E301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238 / 1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D855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orphometry and  20 manifold  learn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4F137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ABB2A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F1570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70 / Spe = 0.690</w:t>
            </w:r>
          </w:p>
        </w:tc>
      </w:tr>
      <w:tr w:rsidR="008057DB" w:rsidRPr="00B15C0C" w14:paraId="38153F5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C41C0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7544D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DEBA5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9F1A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eatures (FS  by 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CD84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6D9A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BBA0D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F8576F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2B455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Xie&lt;/Author&gt;&lt;Year&gt;2015&lt;/Year&gt;&lt;RecNum&gt;17&lt;/RecNum&gt;&lt;DisplayText&gt;(Xie, Cui et al. 2015)&lt;/DisplayText&gt;&lt;record&gt;&lt;rec-number&gt;17&lt;/rec-number&gt;&lt;foreign-keys&gt;&lt;key app="EN" db-id="wtvedt00l59pwlet0r3xt5pbx0pe02r5wtvx" timestamp="1517595651"&gt;17&lt;/key&gt;&lt;/foreign-keys&gt;&lt;ref-type name="Journal Article"&gt;17&lt;/ref-type&gt;&lt;contributors&gt;&lt;authors&gt;&lt;author&gt;Xie, Yunyan&lt;/author&gt;&lt;author&gt;Cui, Zaixu&lt;/author&gt;&lt;author&gt;Zhang, Zhongmin&lt;/author&gt;&lt;author&gt;Sun, Yu&lt;/author&gt;&lt;author&gt;Sheng, Can&lt;/author&gt;&lt;author&gt;Li, Kuncheng&lt;/author&gt;&lt;author&gt;Gong, Gaolang&lt;/author&gt;&lt;author&gt;Han, Ying&lt;/author&gt;&lt;author&gt;Jia, Jianping&lt;/author&gt;&lt;/authors&gt;&lt;/contributors&gt;&lt;titles&gt;&lt;title&gt;Identification of Amnestic Mild Cognitive Impairment Using Multi-Modal Brain Features: A Combined Structural MRI and Diffusion Tensor Imaging Study&lt;/title&gt;&lt;secondary-title&gt;Journal of Alzheimer?s Disease&lt;/secondary-title&gt;&lt;/titles&gt;&lt;pages&gt;509-522&lt;/pages&gt;&lt;volume&gt;47&lt;/volume&gt;&lt;dates&gt;&lt;year&gt;2015&lt;/year&gt;&lt;/dates&gt;&lt;publisher&gt;IOS Press&lt;/publisher&gt;&lt;urls&gt;&lt;/urls&gt;&lt;electronic-resource-num&gt;10.3233/JAD-150184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Xie, Cui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1013E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D8D4C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64 / 6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675E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value  of GM from T1w  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A566B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TI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2E88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,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7F5FA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86 / Spe = 0.888</w:t>
            </w:r>
          </w:p>
        </w:tc>
      </w:tr>
      <w:tr w:rsidR="008057DB" w:rsidRPr="00B15C0C" w14:paraId="3AE53D2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32A24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8833A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32F19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6B698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A and  MD from DTI  (FS  by 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BD208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9516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nsemble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9504C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9820DA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66F7F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Xu&lt;/Author&gt;&lt;Year&gt;2015&lt;/Year&gt;&lt;RecNum&gt;16&lt;/RecNum&gt;&lt;DisplayText&gt;(Xu, Wu et al. 2015)&lt;/DisplayText&gt;&lt;record&gt;&lt;rec-number&gt;16&lt;/rec-number&gt;&lt;foreign-keys&gt;&lt;key app="EN" db-id="wtvedt00l59pwlet0r3xt5pbx0pe02r5wtvx" timestamp="1517595651"&gt;16&lt;/key&gt;&lt;/foreign-keys&gt;&lt;ref-type name="Journal Article"&gt;17&lt;/ref-type&gt;&lt;contributors&gt;&lt;authors&gt;&lt;author&gt;Xu, Lele&lt;/author&gt;&lt;author&gt;Wu, Xia&lt;/author&gt;&lt;author&gt;Chen, Kewei&lt;/author&gt;&lt;author&gt;Yao, Li&lt;/author&gt;&lt;/authors&gt;&lt;/contributors&gt;&lt;titles&gt;&lt;title&gt;Multi-modality sparse representation-based classification for Alzheimer&amp;apos;s disease and mild cognitive impairment&lt;/title&gt;&lt;secondary-title&gt;Computer Methods and Programs in Biomedicine&lt;/secondary-title&gt;&lt;/titles&gt;&lt;pages&gt;182-190&lt;/pages&gt;&lt;volume&gt;122&lt;/volume&gt;&lt;dates&gt;&lt;year&gt;2015&lt;/year&gt;&lt;/dates&gt;&lt;publisher&gt;Elsevier BV&lt;/publisher&gt;&lt;urls&gt;&lt;/urls&gt;&lt;electronic-resource-num&gt;10.1016/j.cmpb.2015.08.004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Xu, Wu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43F5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24AA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117 / 11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B6CC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volumes  from T1w and uptake val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C6D1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 (FDG 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5747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RC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58B76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56 / Spe = 0.940</w:t>
            </w:r>
          </w:p>
        </w:tc>
      </w:tr>
      <w:tr w:rsidR="008057DB" w:rsidRPr="00B15C0C" w14:paraId="051C012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52312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33B60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DBDC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117 / 11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D60B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ues  from  PET in  90  ROI’s  (FS  by  t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9306E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lorbetapir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7C598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8478D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64 / Spe = 0.821</w:t>
            </w:r>
          </w:p>
        </w:tc>
      </w:tr>
      <w:tr w:rsidR="008057DB" w:rsidRPr="00B15C0C" w14:paraId="4E056F1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643D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A9BA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59C47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83 / 2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D400E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42DD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F24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C6F08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41 / Spe = 0.815</w:t>
            </w:r>
          </w:p>
        </w:tc>
      </w:tr>
      <w:tr w:rsidR="008057DB" w:rsidRPr="00B15C0C" w14:paraId="175FC95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8474B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Yang&lt;/Author&gt;&lt;Year&gt;2014&lt;/Year&gt;&lt;RecNum&gt;15&lt;/RecNum&gt;&lt;DisplayText&gt;(Yang, Li et al. 2014)&lt;/DisplayText&gt;&lt;record&gt;&lt;rec-number&gt;15&lt;/rec-number&gt;&lt;foreign-keys&gt;&lt;key app="EN" db-id="wtvedt00l59pwlet0r3xt5pbx0pe02r5wtvx" timestamp="1517595651"&gt;15&lt;/key&gt;&lt;/foreign-keys&gt;&lt;ref-type name="Audiovisual Material"&gt;3&lt;/ref-type&gt;&lt;contributors&gt;&lt;authors&gt;&lt;author&gt;Yang, Wenlu&lt;/author&gt;&lt;author&gt;Li, Yan&lt;/author&gt;&lt;author&gt;Chen, Xinyun&lt;/author&gt;&lt;/authors&gt;&lt;/contributors&gt;&lt;titles&gt;&lt;title&gt;ICA image feature extraction for improving diagnosis of Alzheimer&amp;apos;s disease and mild cognitive impairment&lt;/title&gt;&lt;secondary-title&gt;2014 10th International Conference on Natural Computation (ICNC)&lt;/secondary-title&gt;&lt;/titles&gt;&lt;dates&gt;&lt;year&gt;2014&lt;/year&gt;&lt;/dates&gt;&lt;publisher&gt;Institute of Electrical and Electronics Engineers (IEEE)&lt;/publisher&gt;&lt;urls&gt;&lt;/urls&gt;&lt;electronic-resource-num&gt;10.1109/icnc.2014.6975940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Yang, Li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7F62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E951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150 / 70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E9497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values  from  GM  map  (ICA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B40E2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MSE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FE9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36C5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92 / Spe = 0.962</w:t>
            </w:r>
          </w:p>
        </w:tc>
      </w:tr>
      <w:tr w:rsidR="008057DB" w:rsidRPr="00B15C0C" w14:paraId="0DFE9F2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BC5EA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8923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10EFD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150 / 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CE35C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ecomposition and  FS by 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F27E0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DTOTAL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A48F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2EAF1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0 / Spe = 0.896</w:t>
            </w:r>
          </w:p>
        </w:tc>
      </w:tr>
      <w:tr w:rsidR="008057DB" w:rsidRPr="00B15C0C" w14:paraId="6839D58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2D5B2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1012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9395B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E343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9BC4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MSCORE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CFAA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D5EED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6CFAC78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C160D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Ye&lt;/Author&gt;&lt;Year&gt;2011&lt;/Year&gt;&lt;RecNum&gt;14&lt;/RecNum&gt;&lt;DisplayText&gt;(Ye, Pohl et al. 2011)&lt;/DisplayText&gt;&lt;record&gt;&lt;rec-number&gt;14&lt;/rec-number&gt;&lt;foreign-keys&gt;&lt;key app="EN" db-id="wtvedt00l59pwlet0r3xt5pbx0pe02r5wtvx" timestamp="1517595651"&gt;14&lt;/key&gt;&lt;/foreign-keys&gt;&lt;ref-type name="Audiovisual Material"&gt;3&lt;/ref-type&gt;&lt;contributors&gt;&lt;authors&gt;&lt;author&gt;Ye, Dong Hye&lt;/author&gt;&lt;author&gt;Pohl, Kilian M&lt;/author&gt;&lt;author&gt;Davatzikos, Christos&lt;/author&gt;&lt;/authors&gt;&lt;/contributors&gt;&lt;titles&gt;&lt;title&gt;Semi-supervised Pattern Classification: Application to Structural MRI of Alzheimer&amp;apos;s Disease&lt;/title&gt;&lt;secondary-title&gt;2011 International Workshop on Pattern Recognition in NeuroImaging&lt;/secondary-title&gt;&lt;/titles&gt;&lt;dates&gt;&lt;year&gt;2011&lt;/year&gt;&lt;/dates&gt;&lt;publisher&gt;Institute of Electrical and Electronics Engineers (IEEE)&lt;/publisher&gt;&lt;urls&gt;&lt;/urls&gt;&lt;electronic-resource-num&gt;10.1109/prni.2011.12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Ye, Pohl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AC75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5BA0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169 / 6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8F100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RAVENS map  (graph representa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67138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649E8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223FE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41 / Spe = 0.408</w:t>
            </w:r>
          </w:p>
        </w:tc>
      </w:tr>
      <w:tr w:rsidR="008057DB" w:rsidRPr="00B15C0C" w14:paraId="7CF59AD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C65A7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88826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FEC1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579A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ion  and  FS by ISOMAP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DB803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D2CFF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Laplacian,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8024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48652A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42EA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DDE9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C15B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D7F9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80192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50ED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mi-supervised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B980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A6AF195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01CD26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Ye&lt;/Author&gt;&lt;Year&gt;2015&lt;/Year&gt;&lt;RecNum&gt;13&lt;/RecNum&gt;&lt;DisplayText&gt;(Ye, Zu et al. 2015)&lt;/DisplayText&gt;&lt;record&gt;&lt;rec-number&gt;13&lt;/rec-number&gt;&lt;foreign-keys&gt;&lt;key app="EN" db-id="wtvedt00l59pwlet0r3xt5pbx0pe02r5wtvx" timestamp="1517595651"&gt;13&lt;/key&gt;&lt;/foreign-keys&gt;&lt;ref-type name="Audiovisual Material"&gt;3&lt;/ref-type&gt;&lt;contributors&gt;&lt;authors&gt;&lt;author&gt;Ye, Tingting&lt;/author&gt;&lt;author&gt;Zu, Chen&lt;/author&gt;&lt;author&gt;Jie, Biao&lt;/author&gt;&lt;author&gt;Shen, Dinggang&lt;/author&gt;&lt;author&gt;Zhang, Daoqiang&lt;/author&gt;&lt;/authors&gt;&lt;/contributors&gt;&lt;titles&gt;&lt;title&gt;Discriminative Multi-task Feature Selection for Multi-modality Based AD/MCI Classification&lt;/title&gt;&lt;secondary-title&gt;2015 International Workshop on Pattern Recognition in NeuroImaging&lt;/secondary-title&gt;&lt;/titles&gt;&lt;dates&gt;&lt;year&gt;2015&lt;/year&gt;&lt;/dates&gt;&lt;publisher&gt;Institute of Electrical and Electronics Engineers (IEEE)&lt;/publisher&gt;&lt;urls&gt;&lt;/urls&gt;&lt;electronic-resource-num&gt;10.1109/prni.2015.15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Ye, Zu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103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BE7A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65975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volumes   and   PET  intensity val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6C8C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5C892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,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0791A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47 / Spe = 0.971</w:t>
            </w:r>
          </w:p>
        </w:tc>
      </w:tr>
      <w:tr w:rsidR="008057DB" w:rsidRPr="00B15C0C" w14:paraId="56B7124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C2B30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5ADB7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A2992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52 / 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DB6CF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ues  in  93 ROI’s  (FS  by  discriminativ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EF8E3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2F384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ulti-kerne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8E0D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77 / Spe = 0.715</w:t>
            </w:r>
          </w:p>
        </w:tc>
      </w:tr>
      <w:tr w:rsidR="008057DB" w:rsidRPr="00B15C0C" w14:paraId="7F2B695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6229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A8BB3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22083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A1EF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ulti-task approach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6A69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55DC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00AE4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11BBF0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74C5E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Young&lt;/Author&gt;&lt;Year&gt;2013&lt;/Year&gt;&lt;RecNum&gt;12&lt;/RecNum&gt;&lt;DisplayText&gt;(Young, Modat et al. 2013)&lt;/DisplayText&gt;&lt;record&gt;&lt;rec-number&gt;12&lt;/rec-number&gt;&lt;foreign-keys&gt;&lt;key app="EN" db-id="wtvedt00l59pwlet0r3xt5pbx0pe02r5wtvx" timestamp="1517595651"&gt;12&lt;/key&gt;&lt;/foreign-keys&gt;&lt;ref-type name="Journal Article"&gt;17&lt;/ref-type&gt;&lt;contributors&gt;&lt;authors&gt;&lt;author&gt;Young, Jonathan&lt;/author&gt;&lt;author&gt;Modat, Marc&lt;/author&gt;&lt;author&gt;Cardoso, Manuel J&lt;/author&gt;&lt;author&gt;Mendelson, Alex&lt;/author&gt;&lt;author&gt;Cash, Dave&lt;/author&gt;&lt;author&gt;Ourselin, Sebastien&lt;/author&gt;&lt;author&gt;Initiative, Alzheimer&amp;apos;s Disease Neuroimaging&lt;/author&gt;&lt;author&gt;others&lt;/author&gt;&lt;/authors&gt;&lt;/contributors&gt;&lt;titles&gt;&lt;title&gt;Accurate multimodal probabilistic prediction of conversion to Alzheimer&amp;apos;s disease in patients with mild cognitive impairment&lt;/title&gt;&lt;secondary-title&gt;NeuroImage: Clinical&lt;/secondary-title&gt;&lt;/titles&gt;&lt;periodical&gt;&lt;full-title&gt;NeuroImage: Clinical&lt;/full-title&gt;&lt;/periodical&gt;&lt;pages&gt;735-745&lt;/pages&gt;&lt;volume&gt;2&lt;/volume&gt;&lt;dates&gt;&lt;year&gt;2013&lt;/year&gt;&lt;/dates&gt;&lt;publisher&gt;Elsevier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Young, Modat et al. 2013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9420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C5E9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96 / 4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95ABC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volumes  and  PET intensity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ED120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 APOE3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DA14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aussian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5BD5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87 / Spe = 0.656</w:t>
            </w:r>
          </w:p>
        </w:tc>
      </w:tr>
      <w:tr w:rsidR="008057DB" w:rsidRPr="00B15C0C" w14:paraId="5784B23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7BB28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7DAA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06DE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A292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 920 ROI’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D523E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CFC21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rocess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54DBE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488085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B6A4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ang&lt;/Author&gt;&lt;Year&gt;2011&lt;/Year&gt;&lt;RecNum&gt;11&lt;/RecNum&gt;&lt;DisplayText&gt;(Zhang, Wang et al. 2011)&lt;/DisplayText&gt;&lt;record&gt;&lt;rec-number&gt;11&lt;/rec-number&gt;&lt;foreign-keys&gt;&lt;key app="EN" db-id="wtvedt00l59pwlet0r3xt5pbx0pe02r5wtvx" timestamp="1517595651"&gt;11&lt;/key&gt;&lt;/foreign-keys&gt;&lt;ref-type name="Journal Article"&gt;17&lt;/ref-type&gt;&lt;contributors&gt;&lt;authors&gt;&lt;author&gt;Zhang, Daoqiang&lt;/author&gt;&lt;author&gt;Wang, Yaping&lt;/author&gt;&lt;author&gt;Zhou, Luping&lt;/author&gt;&lt;author&gt;Yuan, Hong&lt;/author&gt;&lt;author&gt;Shen, Dinggang&lt;/author&gt;&lt;/authors&gt;&lt;/contributors&gt;&lt;titles&gt;&lt;title&gt;Multimodal classification of Alzheimer&amp;apos;s disease and mild cognitive impairment&lt;/title&gt;&lt;secondary-title&gt;NeuroImage&lt;/secondary-title&gt;&lt;/titles&gt;&lt;pages&gt;856-867&lt;/pages&gt;&lt;volume&gt;55&lt;/volume&gt;&lt;dates&gt;&lt;year&gt;2011&lt;/year&gt;&lt;/dates&gt;&lt;publisher&gt;Elsevier BV&lt;/publisher&gt;&lt;urls&gt;&lt;/urls&gt;&lt;electronic-resource-num&gt;10.1016/j.neuroimage.2011.01.008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ang, Wang et al. 2011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BF808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B288A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31E8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volumes  and  PET intensity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BEE0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A9A2F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MV (linear,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DDA82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30 / Spe = 0.933</w:t>
            </w:r>
          </w:p>
        </w:tc>
      </w:tr>
      <w:tr w:rsidR="008057DB" w:rsidRPr="00B15C0C" w14:paraId="4B291E8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B5430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D957B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059C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52 / 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60487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 93 ROI’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C80CA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SF biomarkers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9B40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ulti-kernel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08080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18 / Spe = 0.660</w:t>
            </w:r>
          </w:p>
        </w:tc>
      </w:tr>
      <w:tr w:rsidR="008057DB" w:rsidRPr="00B15C0C" w14:paraId="1331BBE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860C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ang&lt;/Author&gt;&lt;Year&gt;2015&lt;/Year&gt;&lt;RecNum&gt;10&lt;/RecNum&gt;&lt;DisplayText&gt;(Zhang, Wang et al. 2015)&lt;/DisplayText&gt;&lt;record&gt;&lt;rec-number&gt;10&lt;/rec-number&gt;&lt;foreign-keys&gt;&lt;key app="EN" db-id="wtvedt00l59pwlet0r3xt5pbx0pe02r5wtvx" timestamp="1517595651"&gt;10&lt;/key&gt;&lt;/foreign-keys&gt;&lt;ref-type name="Journal Article"&gt;17&lt;/ref-type&gt;&lt;contributors&gt;&lt;authors&gt;&lt;author&gt;Zhang, Yudong&lt;/author&gt;&lt;author&gt;Wang, Shuihua&lt;/author&gt;&lt;author&gt;Phillips, Preetha&lt;/author&gt;&lt;author&gt;Dong, Zhengchao&lt;/author&gt;&lt;author&gt;Ji, Genlin&lt;/author&gt;&lt;author&gt;Yang, Jiquan&lt;/author&gt;&lt;/authors&gt;&lt;/contributors&gt;&lt;titles&gt;&lt;title&gt;Detection of Alzheimer&amp;apos;s disease and mild cognitive impairment based on structural volumetric MR images using 3D-DWT and WTA-KSVM trained by PSOTVAC&lt;/title&gt;&lt;secondary-title&gt;Biomedical Signal Processing and Control&lt;/secondary-title&gt;&lt;/titles&gt;&lt;pages&gt;58-73&lt;/pages&gt;&lt;volume&gt;21&lt;/volume&gt;&lt;dates&gt;&lt;year&gt;2015&lt;/year&gt;&lt;/dates&gt;&lt;publisher&gt;Elsevier BV&lt;/publisher&gt;&lt;urls&gt;&lt;/urls&gt;&lt;electronic-resource-num&gt;10.1016/j.bspc.2015.05.014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ang, Wang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A988D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F30C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vs 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32678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3D-DWT decomposition features, ICV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BAA3A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Demographics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23F51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MV (RBF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7E1D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815</w:t>
            </w:r>
          </w:p>
        </w:tc>
      </w:tr>
      <w:tr w:rsidR="008057DB" w:rsidRPr="00B15C0C" w14:paraId="440AC7D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01AEF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A1CF6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9DCF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97 / 57 / 2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2D2B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tlas   scaling  factor,   normalized brai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F8FED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Education,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54C5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224D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F142FE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1E68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15142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B2A04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BC10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lume (FS  by PCA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CBFB8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S, MMSE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7D31A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E7863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52C95E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7DFDB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ang&lt;/Author&gt;&lt;Year&gt;2015&lt;/Year&gt;&lt;RecNum&gt;9&lt;/RecNum&gt;&lt;DisplayText&gt;(Zhang and Wang 2015)&lt;/DisplayText&gt;&lt;record&gt;&lt;rec-number&gt;9&lt;/rec-number&gt;&lt;foreign-keys&gt;&lt;key app="EN" db-id="wtvedt00l59pwlet0r3xt5pbx0pe02r5wtvx" timestamp="1517595651"&gt;9&lt;/key&gt;&lt;/foreign-keys&gt;&lt;ref-type name="Journal Article"&gt;17&lt;/ref-type&gt;&lt;contributors&gt;&lt;authors&gt;&lt;author&gt;Zhang, Yudong&lt;/author&gt;&lt;author&gt;Wang, Shuihua&lt;/author&gt;&lt;/authors&gt;&lt;/contributors&gt;&lt;titles&gt;&lt;title&gt;Detection of Alzheimer&amp;apos;s disease by displacement field and machine learning&lt;/title&gt;&lt;secondary-title&gt;PeerJ&lt;/secondary-title&gt;&lt;/titles&gt;&lt;pages&gt;e1251&lt;/pages&gt;&lt;volume&gt;3&lt;/volume&gt;&lt;dates&gt;&lt;year&gt;2015&lt;/year&gt;&lt;/dates&gt;&lt;publisher&gt;PeerJ Inc.&lt;/publisher&gt;&lt;urls&gt;&lt;/urls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ang and Wang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7C398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OASI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B842F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98 / 2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EDE3C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Voxel-wise   displacement   field  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4858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, APOE3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7D04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twin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2C72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06 / Spe = 0.934</w:t>
            </w:r>
          </w:p>
        </w:tc>
      </w:tr>
      <w:tr w:rsidR="008057DB" w:rsidRPr="00B15C0C" w14:paraId="342F9FB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80A93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E7C5E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A0B1A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CBE8A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direction and  magnitude) of key T1w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A8FCC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BF520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E9C4C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E57B2D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20F5F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C94B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7542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8E22F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lices.  (FS by PCA.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E0B44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6FD68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85429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40AA73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7550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ang&lt;/Author&gt;&lt;Year&gt;2016&lt;/Year&gt;&lt;RecNum&gt;8&lt;/RecNum&gt;&lt;DisplayText&gt;(Zhang, Stonnington et al. 2016)&lt;/DisplayText&gt;&lt;record&gt;&lt;rec-number&gt;8&lt;/rec-number&gt;&lt;foreign-keys&gt;&lt;key app="EN" db-id="wtvedt00l59pwlet0r3xt5pbx0pe02r5wtvx" timestamp="1517595651"&gt;8&lt;/key&gt;&lt;/foreign-keys&gt;&lt;ref-type name="Audiovisual Material"&gt;3&lt;/ref-type&gt;&lt;contributors&gt;&lt;authors&gt;&lt;author&gt;Zhang, Jie&lt;/author&gt;&lt;author&gt;Stonnington, Cynthia&lt;/author&gt;&lt;author&gt;Li, Qingyang&lt;/author&gt;&lt;author&gt;Shi, Jie&lt;/author&gt;&lt;author&gt;Bauer, Robert J&lt;/author&gt;&lt;author&gt;Gutman, Boris A&lt;/author&gt;&lt;author&gt;Chen, Kewei&lt;/author&gt;&lt;author&gt;Reiman, Eric M&lt;/author&gt;&lt;author&gt;Thompson, Paul M&lt;/author&gt;&lt;author&gt;Ye, Jieping&lt;/author&gt;&lt;author&gt;Wang, Yalin&lt;/author&gt;&lt;/authors&gt;&lt;/contributors&gt;&lt;titles&gt;&lt;title&gt;Applying sparse coding to surface multivariate tensor-based morphometry to predict future cognitive decline&lt;/title&gt;&lt;secondary-title&gt;2016 IEEE 13th International Symposium on Biomedical Imaging (ISBI)&lt;/secondary-title&gt;&lt;/titles&gt;&lt;dates&gt;&lt;year&gt;2016&lt;/year&gt;&lt;/dates&gt;&lt;publisher&gt;Institute of Electrical and Electronics Engineers (IEEE)&lt;/publisher&gt;&lt;urls&gt;&lt;/urls&gt;&lt;electronic-resource-num&gt;10.1109/isbi.2016.7493350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ang, Stonnington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AD83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9A16A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228 / 19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648A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ippocampal surface tensor-based mor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156A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A7DE7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aboost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0DE4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30 / Spe = 0.780</w:t>
            </w:r>
          </w:p>
        </w:tc>
      </w:tr>
      <w:tr w:rsidR="008057DB" w:rsidRPr="00B15C0C" w14:paraId="1704755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BD2E0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9B04C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1412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246 / 142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25E70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hometry features and  radial  distance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1C0F5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6847D3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C4FC0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20 / Spe = 0.760</w:t>
            </w:r>
          </w:p>
        </w:tc>
      </w:tr>
      <w:tr w:rsidR="008057DB" w:rsidRPr="00B15C0C" w14:paraId="3A34F7D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16C0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D0DD0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BD0AC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5319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FS  by sparse  coding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0A462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31D66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FBFD6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C9C50A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13C48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eng&lt;/Author&gt;&lt;Year&gt;2015&lt;/Year&gt;&lt;RecNum&gt;7&lt;/RecNum&gt;&lt;DisplayText&gt;(Zheng, Yao et al. 2015)&lt;/DisplayText&gt;&lt;record&gt;&lt;rec-number&gt;7&lt;/rec-number&gt;&lt;foreign-keys&gt;&lt;key app="EN" db-id="wtvedt00l59pwlet0r3xt5pbx0pe02r5wtvx" timestamp="1517595651"&gt;7&lt;/key&gt;&lt;/foreign-keys&gt;&lt;ref-type name="Journal Article"&gt;17&lt;/ref-type&gt;&lt;contributors&gt;&lt;authors&gt;&lt;author&gt;Zheng, Weihao&lt;/author&gt;&lt;author&gt;Yao, Zhijun&lt;/author&gt;&lt;author&gt;Hu, Bin&lt;/author&gt;&lt;author&gt;Gao, Xiang&lt;/author&gt;&lt;author&gt;Cai, Hanshu&lt;/author&gt;&lt;author&gt;Moore, Philip&lt;/author&gt;&lt;/authors&gt;&lt;secondary-authors&gt;&lt;author&gt;ZhangEditor, Zhanjun&lt;/author&gt;&lt;/secondary-authors&gt;&lt;/contributors&gt;&lt;titles&gt;&lt;title&gt;Novel Cortical Thickness Pattern for Accurate Detection of Alzheimer&amp;apos;s Disease&lt;/title&gt;&lt;secondary-title&gt;Journal of Alzheimer?s Disease&lt;/secondary-title&gt;&lt;/titles&gt;&lt;pages&gt;995-1008&lt;/pages&gt;&lt;volume&gt;48&lt;/volume&gt;&lt;dates&gt;&lt;year&gt;2015&lt;/year&gt;&lt;/dates&gt;&lt;publisher&gt;IOS Press&lt;/publisher&gt;&lt;urls&gt;&lt;/urls&gt;&lt;electronic-resource-num&gt;10.3233/JAD-150311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eng, Yao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6719F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5C68B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189 / 1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2AB0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Cortical  thickness  in  78  ROI’s   (cor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4CC191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POE3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EB269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RBF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34B1F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99 / Spe = 0.943</w:t>
            </w:r>
          </w:p>
        </w:tc>
      </w:tr>
      <w:tr w:rsidR="008057DB" w:rsidRPr="00B15C0C" w14:paraId="0BACFE74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CE330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87E3F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41478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189 / 198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620D3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relation matrix  representation,  FS  by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A1C48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FD6F2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9EB5B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78 / Spe = 0.858</w:t>
            </w:r>
          </w:p>
        </w:tc>
      </w:tr>
      <w:tr w:rsidR="008057DB" w:rsidRPr="00B15C0C" w14:paraId="2B635FA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AA4F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BDA2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19F36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 vs AD (198 / 163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9C553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RMR  and  SVM-RFE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7F11A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D4FD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0441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06 / Spe = 0.899</w:t>
            </w:r>
          </w:p>
        </w:tc>
      </w:tr>
      <w:tr w:rsidR="008057DB" w:rsidRPr="00B15C0C" w14:paraId="01C54FE3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5A13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9D14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3237A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CInc  vs MCIc  (94 / 104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8E186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4BDE4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9A65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9483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789 / Spe = 0.799</w:t>
            </w:r>
          </w:p>
        </w:tc>
      </w:tr>
      <w:tr w:rsidR="008057DB" w:rsidRPr="00B15C0C" w14:paraId="604C454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96776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eng&lt;/Author&gt;&lt;Year&gt;2016&lt;/Year&gt;&lt;RecNum&gt;6&lt;/RecNum&gt;&lt;DisplayText&gt;(Zheng, Shi et al. 2016)&lt;/DisplayText&gt;&lt;record&gt;&lt;rec-number&gt;6&lt;/rec-number&gt;&lt;foreign-keys&gt;&lt;key app="EN" db-id="wtvedt00l59pwlet0r3xt5pbx0pe02r5wtvx" timestamp="1517595651"&gt;6&lt;/key&gt;&lt;/foreign-keys&gt;&lt;ref-type name="Audiovisual Material"&gt;3&lt;/ref-type&gt;&lt;contributors&gt;&lt;authors&gt;&lt;author&gt;Zheng, Xiao&lt;/author&gt;&lt;author&gt;Shi, Jun&lt;/author&gt;&lt;author&gt;Li, Yan&lt;/author&gt;&lt;author&gt;Liu, Xiao&lt;/author&gt;&lt;author&gt;Zhang, Qi&lt;/author&gt;&lt;/authors&gt;&lt;/contributors&gt;&lt;titles&gt;&lt;title&gt;Multi-modality stacked deep polynomial network based feature learning for Alzheimer&amp;apos;s disease diagnosis&lt;/title&gt;&lt;secondary-title&gt;2016 IEEE 13th International Symposium on Biomedical Imaging (ISBI)&lt;/secondary-title&gt;&lt;/titles&gt;&lt;dates&gt;&lt;year&gt;2016&lt;/year&gt;&lt;/dates&gt;&lt;publisher&gt;Institute of Electrical and Electronics Engineers (IEEE)&lt;/publisher&gt;&lt;urls&gt;&lt;/urls&gt;&lt;electronic-resource-num&gt;10.1109/isbi.2016.7493399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eng, Shi et al. 2016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6E9BC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5A31F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3AB86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volumes  and  PET intensity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C116B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9064E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7B111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73 / Spe = 0.983</w:t>
            </w:r>
          </w:p>
        </w:tc>
      </w:tr>
      <w:tr w:rsidR="008057DB" w:rsidRPr="00B15C0C" w14:paraId="57145A9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0B648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lastRenderedPageBreak/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1D5D4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9111E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6907A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  93  ROI’s  (high-level   representation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57CD7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7139D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C607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1252A19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E41F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93D15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D36E1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3366F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rom multi-modality stacked deep poly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02AA7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3483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053D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B6A91E0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CCF71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3030D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CF12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1618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omial  network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B0A0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6030DA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30A65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9227A7E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6B2D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ou&lt;/Author&gt;&lt;Year&gt;2014&lt;/Year&gt;&lt;RecNum&gt;5&lt;/RecNum&gt;&lt;DisplayText&gt;(Zhou, Goryawala et al. 2014)&lt;/DisplayText&gt;&lt;record&gt;&lt;rec-number&gt;5&lt;/rec-number&gt;&lt;foreign-keys&gt;&lt;key app="EN" db-id="wtvedt00l59pwlet0r3xt5pbx0pe02r5wtvx" timestamp="1517595651"&gt;5&lt;/key&gt;&lt;/foreign-keys&gt;&lt;ref-type name="Journal Article"&gt;17&lt;/ref-type&gt;&lt;contributors&gt;&lt;authors&gt;&lt;author&gt;Zhou, Qi&lt;/author&gt;&lt;author&gt;Goryawala, Mohammed&lt;/author&gt;&lt;author&gt;Cabrerizo, Mercedes&lt;/author&gt;&lt;author&gt;Wang, Jin&lt;/author&gt;&lt;author&gt;Barker, Warren&lt;/author&gt;&lt;author&gt;Loewenstein, David A&lt;/author&gt;&lt;author&gt;Duara, Ranjan&lt;/author&gt;&lt;author&gt;Adjouadi, Malek&lt;/author&gt;&lt;/authors&gt;&lt;/contributors&gt;&lt;titles&gt;&lt;title&gt;An Optimal Decisional Space for the Classification of Alzheimer&amp;apos;s Disease and Mild Cognitive Impairment&lt;/title&gt;&lt;secondary-title&gt;IEEE Transactions on Biomedical Engineering&lt;/secondary-title&gt;&lt;/titles&gt;&lt;periodical&gt;&lt;full-title&gt;IEEE Transactions on Biomedical Engineering&lt;/full-title&gt;&lt;/periodical&gt;&lt;pages&gt;2245-2253&lt;/pages&gt;&lt;volume&gt;61&lt;/volume&gt;&lt;dates&gt;&lt;year&gt;2014&lt;/year&gt;&lt;/dates&gt;&lt;publisher&gt;Institute of Electrical and Electronics Engineers (IEEE)&lt;/publisher&gt;&lt;urls&gt;&lt;/urls&gt;&lt;electronic-resource-num&gt;10.1109/tbme.2014.2310709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ou, Goryawala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4C2E2A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7E77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127 / 5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C646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41 regional  and  10 morphometric vol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294B01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MMSE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33CC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RBF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497B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40 / Spe = 0.961</w:t>
            </w:r>
          </w:p>
        </w:tc>
      </w:tr>
      <w:tr w:rsidR="008057DB" w:rsidRPr="00B15C0C" w14:paraId="6E1CE387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C23B7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7042A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B92B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c  (127 / 67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B74DA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umes (FS  by t-test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22AC4E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D0A57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688E0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611 / Spe = 0.834</w:t>
            </w:r>
          </w:p>
        </w:tc>
      </w:tr>
      <w:tr w:rsidR="008057DB" w:rsidRPr="00B15C0C" w14:paraId="7D7FDAA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51951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D1BF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99DB9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nc  (127 / 56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8AE3B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4F8AF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94417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A02A3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552 / Spe = 0.823</w:t>
            </w:r>
          </w:p>
        </w:tc>
      </w:tr>
      <w:tr w:rsidR="008057DB" w:rsidRPr="00B15C0C" w14:paraId="4AD3E2B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F49A6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u&lt;/Author&gt;&lt;Year&gt;2014&lt;/Year&gt;&lt;RecNum&gt;4&lt;/RecNum&gt;&lt;DisplayText&gt;(Zhu, Suk et al. 2014)&lt;/DisplayText&gt;&lt;record&gt;&lt;rec-number&gt;4&lt;/rec-number&gt;&lt;foreign-keys&gt;&lt;key app="EN" db-id="wtvedt00l59pwlet0r3xt5pbx0pe02r5wtvx" timestamp="1517595651"&gt;4&lt;/key&gt;&lt;/foreign-keys&gt;&lt;ref-type name="Case"&gt;7&lt;/ref-type&gt;&lt;contributors&gt;&lt;authors&gt;&lt;author&gt;Zhu, Xiaofeng&lt;/author&gt;&lt;author&gt;Suk, Heung-Il&lt;/author&gt;&lt;author&gt;Shen, Dinggang&lt;/author&gt;&lt;/authors&gt;&lt;/contributors&gt;&lt;titles&gt;&lt;title&gt;A Novel Multi-relation Regularization Method for Regression and Classification in AD Diagnosis&lt;/title&gt;&lt;secondary-title&gt;Medical Image Computing and Computer-Assisted Intervention MICCAI 2014&lt;/secondary-title&gt;&lt;/titles&gt;&lt;pages&gt;401-408&lt;/pages&gt;&lt;dates&gt;&lt;year&gt;2014&lt;/year&gt;&lt;/dates&gt;&lt;publisher&gt;Springer Science Business Media&lt;/publisher&gt;&lt;urls&gt;&lt;/urls&gt;&lt;electronic-resource-num&gt;10.1007/978-3-319-10443-0_51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u, Suk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D52C6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1444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93E1D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volumes  and  PET intensity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4C206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837F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AC520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86 / Spe = 0.978</w:t>
            </w:r>
          </w:p>
        </w:tc>
      </w:tr>
      <w:tr w:rsidR="008057DB" w:rsidRPr="00B15C0C" w14:paraId="4615738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AE1A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36715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A73E1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(52 / 99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5111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  93  ROI’s  (FS  by  regularized  least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6E071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138FF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86EBE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48 / Spe = 0.569</w:t>
            </w:r>
          </w:p>
        </w:tc>
      </w:tr>
      <w:tr w:rsidR="008057DB" w:rsidRPr="00B15C0C" w14:paraId="54F1657D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FD139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E5B87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E2659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5FA9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quare regression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E3FEE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B5E4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04C47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445C5E2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CF53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u&lt;/Author&gt;&lt;Year&gt;2014&lt;/Year&gt;&lt;RecNum&gt;3&lt;/RecNum&gt;&lt;DisplayText&gt;(Zhu and Shi 2014)&lt;/DisplayText&gt;&lt;record&gt;&lt;rec-number&gt;3&lt;/rec-number&gt;&lt;foreign-keys&gt;&lt;key app="EN" db-id="wtvedt00l59pwlet0r3xt5pbx0pe02r5wtvx" timestamp="1517595651"&gt;3&lt;/key&gt;&lt;/foreign-keys&gt;&lt;ref-type name="Audiovisual Material"&gt;3&lt;/ref-type&gt;&lt;contributors&gt;&lt;authors&gt;&lt;author&gt;Zhu, Jie&lt;/author&gt;&lt;author&gt;Shi, Jun&lt;/author&gt;&lt;/authors&gt;&lt;/contributors&gt;&lt;titles&gt;&lt;title&gt;Hessian regularization based semi-supervised dimensionality reduction for neuroimaging data of Alzheimer&amp;apos;s disease&lt;/title&gt;&lt;secondary-title&gt;2014 IEEE 11th International Symposium on Biomedical Imaging (ISBI)&lt;/secondary-title&gt;&lt;/titles&gt;&lt;dates&gt;&lt;year&gt;2014&lt;/year&gt;&lt;/dates&gt;&lt;publisher&gt;Institute of Electrical and Electronics Engineers (IEEE)&lt;/publisher&gt;&lt;urls&gt;&lt;/urls&gt;&lt;electronic-resource-num&gt;10.1109/isbi.2014.6867835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u and Shi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D4DF4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85A71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68EFF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 volumes  in  93  ROI’s  (co-training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CA5D7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70D22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3A57C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869 / Spe = 0.904</w:t>
            </w:r>
          </w:p>
        </w:tc>
      </w:tr>
      <w:tr w:rsidR="008057DB" w:rsidRPr="00B15C0C" w14:paraId="2D84632A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C5344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72BAE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79954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60785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mi-supervised learning approach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F5A09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1F56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33AD1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1D1131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DD0CE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u&lt;/Author&gt;&lt;Year&gt;2014&lt;/Year&gt;&lt;RecNum&gt;2&lt;/RecNum&gt;&lt;DisplayText&gt;(Zhu, Shi et al. 2014)&lt;/DisplayText&gt;&lt;record&gt;&lt;rec-number&gt;2&lt;/rec-number&gt;&lt;foreign-keys&gt;&lt;key app="EN" db-id="wtvedt00l59pwlet0r3xt5pbx0pe02r5wtvx" timestamp="1517595651"&gt;2&lt;/key&gt;&lt;/foreign-keys&gt;&lt;ref-type name="Audiovisual Material"&gt;3&lt;/ref-type&gt;&lt;contributors&gt;&lt;authors&gt;&lt;author&gt;Zhu, Jie&lt;/author&gt;&lt;author&gt;Shi, Jun&lt;/author&gt;&lt;author&gt;Liu, Xiao&lt;/author&gt;&lt;author&gt;Chen, Xin&lt;/author&gt;&lt;/authors&gt;&lt;/contributors&gt;&lt;titles&gt;&lt;title&gt;Co-training based semi-supervised classification of Alzheimer&amp;apos;s disease&lt;/title&gt;&lt;secondary-title&gt;2014 19th International Conference on Digital Signal Processing&lt;/secondary-title&gt;&lt;/titles&gt;&lt;dates&gt;&lt;year&gt;2014&lt;/year&gt;&lt;/dates&gt;&lt;publisher&gt;Institute of Electrical and Electronics Engineers (IEEE)&lt;/publisher&gt;&lt;urls&gt;&lt;/urls&gt;&lt;electronic-resource-num&gt;10.1109/icdsp.2014.6900760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u, Shi et al. 2014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D44370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FF19B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AD (52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89B6E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volumes  and  PET intensity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3B863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n.a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98462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VM (linear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C7B75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en = 0.952 / Spe = 0.907</w:t>
            </w:r>
          </w:p>
        </w:tc>
      </w:tr>
      <w:tr w:rsidR="008057DB" w:rsidRPr="00B15C0C" w14:paraId="71885071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D54F3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BC05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B1FF7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73F2B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 93 ROI’s (FS  by Hessian  regulariza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32F07B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4079A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879C6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A25C2E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82F9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A13CB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A2BC8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27598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tion  semi-supervised approach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A2DC7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EFEF0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FB1FC3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6F0455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B36B7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begin"/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instrText xml:space="preserve"> ADDIN EN.CITE &lt;EndNote&gt;&lt;Cite&gt;&lt;Author&gt;Zhu&lt;/Author&gt;&lt;Year&gt;2015&lt;/Year&gt;&lt;RecNum&gt;1&lt;/RecNum&gt;&lt;DisplayText&gt;(Zhu, Suk et al. 2015)&lt;/DisplayText&gt;&lt;record&gt;&lt;rec-number&gt;1&lt;/rec-number&gt;&lt;foreign-keys&gt;&lt;key app="EN" db-id="wtvedt00l59pwlet0r3xt5pbx0pe02r5wtvx" timestamp="1517595651"&gt;1&lt;/key&gt;&lt;/foreign-keys&gt;&lt;ref-type name="Journal Article"&gt;17&lt;/ref-type&gt;&lt;contributors&gt;&lt;authors&gt;&lt;author&gt;Zhu, Xiaofeng&lt;/author&gt;&lt;author&gt;Suk, Heung-Il&lt;/author&gt;&lt;author&gt;Lee, Seong-Whan&lt;/author&gt;&lt;author&gt;Shen, Dinggang&lt;/author&gt;&lt;/authors&gt;&lt;/contributors&gt;&lt;titles&gt;&lt;title&gt;Canonical feature selection for joint regression and multi-class identification in Alzheimer&amp;apos;s disease diagnosis&lt;/title&gt;&lt;secondary-title&gt;Brain Imaging and Behavior&lt;/secondary-title&gt;&lt;/titles&gt;&lt;pages&gt;818-828&lt;/pages&gt;&lt;volume&gt;10&lt;/volume&gt;&lt;dates&gt;&lt;year&gt;2015&lt;/year&gt;&lt;/dates&gt;&lt;publisher&gt;Springer Nature&lt;/publisher&gt;&lt;urls&gt;&lt;/urls&gt;&lt;electronic-resource-num&gt;10.1007/s11682-015-9430-4&lt;/electronic-resource-num&gt;&lt;/record&gt;&lt;/Cite&gt;&lt;/EndNote&gt;</w:instrTex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separate"/>
            </w:r>
            <w:r w:rsidRPr="00B15C0C">
              <w:rPr>
                <w:rFonts w:ascii="Times New Roman" w:eastAsia="Times New Roman" w:hAnsi="Times New Roman" w:cs="Times New Roman"/>
                <w:noProof/>
                <w:color w:val="000000"/>
                <w:sz w:val="12"/>
                <w:szCs w:val="12"/>
                <w:lang w:val="en-NZ" w:eastAsia="en-NZ"/>
              </w:rPr>
              <w:t>(Zhu, Suk et al. 2015)</w:t>
            </w: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2D9F2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DNI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3E56A1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 vs 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8E4DA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GM volumes  and  PET intensity values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46FB54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PET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24ADBD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SMV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C2A1EE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729</w:t>
            </w:r>
          </w:p>
        </w:tc>
      </w:tr>
      <w:tr w:rsidR="008057DB" w:rsidRPr="00B15C0C" w14:paraId="2DC3198B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A0974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D98BD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D67E4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52 / 99 / 51)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B7A5C9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in  93 ROI’s  (CCA  representation an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860062F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D9FDB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E6F147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757C2FF6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B7C0CA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6BD05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23591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HC vs MCInc  vs MCIc  vs AD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1E9562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FS by multi-task learning).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55C75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CE10E0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6A5643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Acc = 0.619</w:t>
            </w:r>
          </w:p>
        </w:tc>
      </w:tr>
      <w:tr w:rsidR="008057DB" w:rsidRPr="00B15C0C" w14:paraId="7ADFBE9C" w14:textId="77777777" w:rsidTr="00F32074">
        <w:trPr>
          <w:trHeight w:val="113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848F896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275750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F173B8C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(52 / 56 / 43 / 51)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95457EE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3BE18C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EC989E5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4BBFCD8" w14:textId="77777777" w:rsidR="008057DB" w:rsidRPr="00B15C0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</w:pPr>
            <w:r w:rsidRPr="00B15C0C">
              <w:rPr>
                <w:rFonts w:ascii="Times New Roman" w:eastAsia="Times New Roman" w:hAnsi="Times New Roman" w:cs="Times New Roman"/>
                <w:color w:val="000000"/>
                <w:sz w:val="12"/>
                <w:szCs w:val="12"/>
                <w:lang w:val="en-NZ" w:eastAsia="en-NZ"/>
              </w:rPr>
              <w:t> </w:t>
            </w:r>
          </w:p>
        </w:tc>
      </w:tr>
    </w:tbl>
    <w:p w14:paraId="74A06632" w14:textId="77777777" w:rsidR="008057DB" w:rsidRDefault="008057DB" w:rsidP="008057DB"/>
    <w:p w14:paraId="487D925C" w14:textId="77777777" w:rsidR="008057DB" w:rsidRDefault="008057DB" w:rsidP="008057DB">
      <w:pPr>
        <w:spacing w:after="0" w:line="0" w:lineRule="atLeast"/>
        <w:rPr>
          <w:rFonts w:ascii="Arial" w:eastAsia="Arial" w:hAnsi="Arial" w:cs="Arial"/>
          <w:sz w:val="24"/>
          <w:szCs w:val="20"/>
          <w:lang w:val="en-NZ" w:eastAsia="en-NZ"/>
        </w:rPr>
      </w:pPr>
      <w:r w:rsidRPr="001F50F0">
        <w:rPr>
          <w:rFonts w:ascii="Arial" w:eastAsia="Arial" w:hAnsi="Arial" w:cs="Arial"/>
          <w:sz w:val="24"/>
          <w:szCs w:val="20"/>
          <w:lang w:val="en-NZ" w:eastAsia="en-NZ"/>
        </w:rPr>
        <w:t xml:space="preserve">Table </w:t>
      </w:r>
      <w:r>
        <w:rPr>
          <w:rFonts w:ascii="Arial" w:eastAsia="Arial" w:hAnsi="Arial" w:cs="Arial"/>
          <w:sz w:val="24"/>
          <w:szCs w:val="20"/>
          <w:lang w:val="en-NZ" w:eastAsia="en-NZ"/>
        </w:rPr>
        <w:t>S4</w:t>
      </w:r>
      <w:r w:rsidRPr="001F50F0">
        <w:rPr>
          <w:rFonts w:ascii="Arial" w:eastAsia="Arial" w:hAnsi="Arial" w:cs="Arial"/>
          <w:sz w:val="24"/>
          <w:szCs w:val="20"/>
          <w:lang w:val="en-NZ" w:eastAsia="en-NZ"/>
        </w:rPr>
        <w:t xml:space="preserve">. </w:t>
      </w:r>
      <w:r w:rsidRPr="005C42EB">
        <w:rPr>
          <w:rFonts w:ascii="Arial" w:eastAsia="Arial" w:hAnsi="Arial"/>
          <w:sz w:val="24"/>
          <w:szCs w:val="24"/>
        </w:rPr>
        <w:t>Machine learning</w:t>
      </w:r>
      <w:r>
        <w:rPr>
          <w:rFonts w:ascii="Arial" w:eastAsia="Arial" w:hAnsi="Arial" w:cs="Arial"/>
          <w:sz w:val="24"/>
          <w:szCs w:val="20"/>
          <w:lang w:val="en-NZ" w:eastAsia="en-NZ"/>
        </w:rPr>
        <w:t xml:space="preserve"> methods for c</w:t>
      </w:r>
      <w:r w:rsidRPr="001F50F0">
        <w:rPr>
          <w:rFonts w:ascii="Arial" w:eastAsia="Arial" w:hAnsi="Arial" w:cs="Arial"/>
          <w:sz w:val="24"/>
          <w:szCs w:val="20"/>
          <w:lang w:val="en-NZ" w:eastAsia="en-NZ"/>
        </w:rPr>
        <w:t>lassification of other types of dementia.</w:t>
      </w:r>
    </w:p>
    <w:p w14:paraId="1464B98D" w14:textId="77777777" w:rsidR="008057DB" w:rsidRPr="001F50F0" w:rsidRDefault="008057DB" w:rsidP="008057DB">
      <w:pPr>
        <w:spacing w:after="0" w:line="0" w:lineRule="atLeast"/>
        <w:rPr>
          <w:rFonts w:ascii="Arial" w:eastAsia="Arial" w:hAnsi="Arial" w:cs="Arial"/>
          <w:sz w:val="24"/>
          <w:szCs w:val="20"/>
          <w:lang w:val="en-NZ" w:eastAsia="en-NZ"/>
        </w:rPr>
      </w:pPr>
    </w:p>
    <w:tbl>
      <w:tblPr>
        <w:tblW w:w="11665" w:type="dxa"/>
        <w:tblInd w:w="-851" w:type="dxa"/>
        <w:tblLook w:val="04A0" w:firstRow="1" w:lastRow="0" w:firstColumn="1" w:lastColumn="0" w:noHBand="0" w:noVBand="1"/>
      </w:tblPr>
      <w:tblGrid>
        <w:gridCol w:w="2720"/>
        <w:gridCol w:w="455"/>
        <w:gridCol w:w="455"/>
        <w:gridCol w:w="497"/>
        <w:gridCol w:w="497"/>
        <w:gridCol w:w="694"/>
        <w:gridCol w:w="694"/>
        <w:gridCol w:w="492"/>
        <w:gridCol w:w="492"/>
        <w:gridCol w:w="1466"/>
        <w:gridCol w:w="1466"/>
        <w:gridCol w:w="439"/>
        <w:gridCol w:w="439"/>
        <w:gridCol w:w="301"/>
        <w:gridCol w:w="301"/>
        <w:gridCol w:w="257"/>
      </w:tblGrid>
      <w:tr w:rsidR="008057DB" w:rsidRPr="00B15C0C" w14:paraId="2D2B7484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2F1FCD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Reference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E3E38C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Dataset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9D573C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Validation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288FC9" w14:textId="77777777" w:rsidR="008057DB" w:rsidRPr="00D32D6C" w:rsidRDefault="008057DB" w:rsidP="00F32074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Tasks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20D694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Imaging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D4CD5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Imaging features</w:t>
            </w:r>
          </w:p>
        </w:tc>
        <w:tc>
          <w:tcPr>
            <w:tcW w:w="0" w:type="auto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D5AFA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Classifiers</w:t>
            </w:r>
          </w:p>
        </w:tc>
        <w:tc>
          <w:tcPr>
            <w:tcW w:w="602" w:type="dxa"/>
            <w:gridSpan w:val="2"/>
            <w:tcBorders>
              <w:top w:val="single" w:sz="4" w:space="0" w:color="000000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C0BD4F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Acc</w:t>
            </w:r>
          </w:p>
        </w:tc>
      </w:tr>
      <w:tr w:rsidR="008057DB" w:rsidRPr="00B15C0C" w14:paraId="3CC09D0D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7721A65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0F684BC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(population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C4EFE54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set  size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D7FDB2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D06F36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sequences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2EB3C16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(FS  and  representation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10E8AB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65EC7E9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1AE22D5F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55D8C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begin"/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instrText xml:space="preserve"> ADDIN EN.CITE &lt;EndNote&gt;&lt;Cite&gt;&lt;Author&gt;Chen&lt;/Author&gt;&lt;Year&gt;2015&lt;/Year&gt;&lt;RecNum&gt;102&lt;/RecNum&gt;&lt;DisplayText&gt;(Chen, Tong et al. 2015)&lt;/DisplayText&gt;&lt;record&gt;&lt;rec-number&gt;102&lt;/rec-number&gt;&lt;foreign-keys&gt;&lt;key app="EN" db-id="wtvedt00l59pwlet0r3xt5pbx0pe02r5wtvx" timestamp="1517595652"&gt;102&lt;/key&gt;&lt;/foreign-keys&gt;&lt;ref-type name="Audiovisual Material"&gt;3&lt;/ref-type&gt;&lt;contributors&gt;&lt;authors&gt;&lt;author&gt;Chen, Liang&lt;/author&gt;&lt;author&gt;Tong, Tong&lt;/author&gt;&lt;author&gt;Ho, Chin Pang&lt;/author&gt;&lt;author&gt;Patel, Rajiv&lt;/author&gt;&lt;author&gt;Cohen, David&lt;/author&gt;&lt;author&gt;Dawson, Angela C&lt;/author&gt;&lt;author&gt;Halse, Omid&lt;/author&gt;&lt;author&gt;Geraghty, Olivia&lt;/author&gt;&lt;author&gt;Rinne, Paul E M&lt;/author&gt;&lt;author&gt;White, Christopher J&lt;/author&gt;&lt;author&gt;others&lt;/author&gt;&lt;/authors&gt;&lt;/contributors&gt;&lt;titles&gt;&lt;title&gt;Identification of Cerebral Small Vessel Disease Using Multiple Instance Learning&lt;/title&gt;&lt;secondary-title&gt;International Conference on Medical Image Computing and Computer-Assisted Intervention&lt;/secondary-title&gt;&lt;/titles&gt;&lt;pages&gt;523-530&lt;/pages&gt;&lt;dates&gt;&lt;year&gt;2015&lt;/year&gt;&lt;/dates&gt;&lt;urls&gt;&lt;/urls&gt;&lt;/record&gt;&lt;/Cite&gt;&lt;/EndNote&gt;</w:instrTex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separate"/>
            </w:r>
            <w:r w:rsidRPr="00D32D6C">
              <w:rPr>
                <w:rFonts w:ascii="Times New Roman" w:eastAsia="Times New Roman" w:hAnsi="Times New Roman" w:cs="Times New Roman"/>
                <w:noProof/>
                <w:color w:val="000000"/>
                <w:sz w:val="14"/>
                <w:szCs w:val="12"/>
                <w:lang w:val="en-NZ" w:eastAsia="en-NZ"/>
              </w:rPr>
              <w:t>(Chen, Tong et al. 2015)</w: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6A616D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8543D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350 / 240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34602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HC  vs SV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58C621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CT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5A84C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Voxel  intensities in  ROI’s   from  WML-base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0629F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MIL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5842DE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0.75</w:t>
            </w:r>
          </w:p>
        </w:tc>
      </w:tr>
      <w:tr w:rsidR="008057DB" w:rsidRPr="00B15C0C" w14:paraId="3A766F2A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F3544D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F5F00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(Stroke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071A1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807F0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9622DC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C41A4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atlas.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F31E7A6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907F74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B4846FC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9378E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begin"/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instrText xml:space="preserve"> ADDIN EN.CITE &lt;EndNote&gt;&lt;Cite&gt;&lt;Author&gt;Koikkalainen&lt;/Author&gt;&lt;Year&gt;2016&lt;/Year&gt;&lt;RecNum&gt;66&lt;/RecNum&gt;&lt;DisplayText&gt;(Koikkalainen, Rhodius-Meester et al. 2016)&lt;/DisplayText&gt;&lt;record&gt;&lt;rec-number&gt;66&lt;/rec-number&gt;&lt;foreign-keys&gt;&lt;key app="EN" db-id="wtvedt00l59pwlet0r3xt5pbx0pe02r5wtvx" timestamp="1517595651"&gt;66&lt;/key&gt;&lt;/foreign-keys&gt;&lt;ref-type name="Journal Article"&gt;17&lt;/ref-type&gt;&lt;contributors&gt;&lt;authors&gt;&lt;author&gt;Koikkalainen, Juha&lt;/author&gt;&lt;author&gt;Rhodius-Meester, Hanneke&lt;/author&gt;&lt;author&gt;Tolonen, Antti&lt;/author&gt;&lt;author&gt;Barkhof, Frederik&lt;/author&gt;&lt;author&gt;Tijms, Betty&lt;/author&gt;&lt;author&gt;Lemstra, Afina W&lt;/author&gt;&lt;author&gt;Tong, Tong&lt;/author&gt;&lt;author&gt;Guerrero, Ricardo&lt;/author&gt;&lt;author&gt;Schuh, Andreas&lt;/author&gt;&lt;author&gt;Ledig, Christian&lt;/author&gt;&lt;author&gt;Rueckert, Daniel&lt;/author&gt;&lt;author&gt;Soininen, Hilkka&lt;/author&gt;&lt;author&gt;Remes, Anne M&lt;/author&gt;&lt;author&gt;Waldemar, Gunhild&lt;/author&gt;&lt;author&gt;Hasselbalch, Steen&lt;/author&gt;&lt;author&gt;Mecocci, Patrizia&lt;/author&gt;&lt;author&gt;van der Flier, Wiesje&lt;/author&gt;&lt;author&gt;Lötjönen, Jyrki&lt;/author&gt;&lt;/authors&gt;&lt;/contributors&gt;&lt;titles&gt;&lt;title&gt;Differential diagnosis of neurodegenerative diseases using structural MRI data&lt;/title&gt;&lt;secondary-title&gt;NeuroImage: Clinical&lt;/secondary-title&gt;&lt;/titles&gt;&lt;periodical&gt;&lt;full-title&gt;NeuroImage: Clinical&lt;/full-title&gt;&lt;/periodical&gt;&lt;pages&gt;435-449&lt;/pages&gt;&lt;volume&gt;11&lt;/volume&gt;&lt;dates&gt;&lt;year&gt;2016&lt;/year&gt;&lt;/dates&gt;&lt;publisher&gt;Elsevier BV&lt;/publisher&gt;&lt;urls&gt;&lt;/urls&gt;&lt;electronic-resource-num&gt;10.1016/j.nicl.2016.02.019&lt;/electronic-resource-num&gt;&lt;/record&gt;&lt;/Cite&gt;&lt;/EndNote&gt;</w:instrTex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separate"/>
            </w:r>
            <w:r w:rsidRPr="00D32D6C">
              <w:rPr>
                <w:rFonts w:ascii="Times New Roman" w:eastAsia="Times New Roman" w:hAnsi="Times New Roman" w:cs="Times New Roman"/>
                <w:noProof/>
                <w:color w:val="000000"/>
                <w:sz w:val="14"/>
                <w:szCs w:val="12"/>
                <w:lang w:val="en-NZ" w:eastAsia="en-NZ"/>
              </w:rPr>
              <w:t>(Koikkalainen, Rhodius-Meester et al. 2016)</w: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92C754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9F5DA60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118 / 223 / 92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C76E4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HC  vs AD  vs FT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DDF4E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T1w, FLAIR.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0A1A37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Volumes  of  142  ROI’s,   values  of  TBM an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9C7BF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Multimodal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4C46E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0.706</w:t>
            </w:r>
          </w:p>
        </w:tc>
      </w:tr>
      <w:tr w:rsidR="008057DB" w:rsidRPr="00B15C0C" w14:paraId="582B04CA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D80730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98ADE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(Dementia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536AB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/ 47 / 24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32412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vs DLB  vs SV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FB52D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A690E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VBM  in 140 ROI’s,  20 manifold learning fea-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A118C6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statistical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44959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352E2AC8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6391E1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E005B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47C79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C10011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2C4A96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36687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tures, 8  ROI-based gradings and   1  vascular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B52360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approach.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EFAF8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BDDF273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2C18F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1C7960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D43907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9CA640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A2B486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8F4594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burden measure.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113E5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D91C27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0911977D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AAE7A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begin"/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instrText xml:space="preserve"> ADDIN EN.CITE &lt;EndNote&gt;&lt;Cite&gt;&lt;Author&gt;Oppedal&lt;/Author&gt;&lt;Year&gt;2015&lt;/Year&gt;&lt;RecNum&gt;42&lt;/RecNum&gt;&lt;DisplayText&gt;(Oppedal, Eftestøl et al. 2015)&lt;/DisplayText&gt;&lt;record&gt;&lt;rec-number&gt;42&lt;/rec-number&gt;&lt;foreign-keys&gt;&lt;key app="EN" db-id="wtvedt00l59pwlet0r3xt5pbx0pe02r5wtvx" timestamp="1517595651"&gt;42&lt;/key&gt;&lt;/foreign-keys&gt;&lt;ref-type name="Journal Article"&gt;17&lt;/ref-type&gt;&lt;contributors&gt;&lt;authors&gt;&lt;author&gt;Oppedal, Ketil&lt;/author&gt;&lt;author&gt;Eftestøl, Trygve&lt;/author&gt;&lt;author&gt;Engan, Kjersti&lt;/author&gt;&lt;author&gt;Beyer, Mona K&lt;/author&gt;&lt;author&gt;Aarsland, Dag&lt;/author&gt;&lt;/authors&gt;&lt;/contributors&gt;&lt;titles&gt;&lt;title&gt;Classifying Dementia Using Local Binary Patterns from Different Regions in Magnetic Resonance Images&lt;/title&gt;&lt;secondary-title&gt;International Journal of Biomedical Imaging&lt;/secondary-title&gt;&lt;/titles&gt;&lt;pages&gt;1-14&lt;/pages&gt;&lt;volume&gt;2015&lt;/volume&gt;&lt;dates&gt;&lt;year&gt;2015&lt;/year&gt;&lt;/dates&gt;&lt;publisher&gt;Hindawi Publishing Corporation&lt;/publisher&gt;&lt;urls&gt;&lt;/urls&gt;&lt;electronic-resource-num&gt;10.1155/2015/572567&lt;/electronic-resource-num&gt;&lt;/record&gt;&lt;/Cite&gt;&lt;/EndNote&gt;</w:instrTex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separate"/>
            </w:r>
            <w:r w:rsidRPr="00D32D6C">
              <w:rPr>
                <w:rFonts w:ascii="Times New Roman" w:eastAsia="Times New Roman" w:hAnsi="Times New Roman" w:cs="Times New Roman"/>
                <w:noProof/>
                <w:color w:val="000000"/>
                <w:sz w:val="14"/>
                <w:szCs w:val="12"/>
                <w:lang w:val="en-NZ" w:eastAsia="en-NZ"/>
              </w:rPr>
              <w:t>(Oppedal, Eftestøl et al. 2015)</w: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854B7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AC88E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36 / 57 / 16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0D68CD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HC  vs AD  vs LB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7A5A9C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T1w, FLAIR.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F3003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Voxel-wise 2D-LBP and contrast features from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5C2D41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Random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40BFF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0.87</w:t>
            </w:r>
          </w:p>
        </w:tc>
      </w:tr>
      <w:tr w:rsidR="008057DB" w:rsidRPr="00B15C0C" w14:paraId="11B781DD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ED5CB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09F1A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(Dementia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38915F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CEE2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E89826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219EB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WM  amd  WML  regions  in  T1w  and  FLAIR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D2425F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forest.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490E54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06F5459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DAA7D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8267E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AD82736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6521D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D07CDC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530DDD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(FS by best first approach).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47C090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B30FB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7A91557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03A4E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begin"/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instrText xml:space="preserve"> ADDIN EN.CITE &lt;EndNote&gt;&lt;Cite&gt;&lt;Author&gt;Vemuri&lt;/Author&gt;&lt;Year&gt;2011&lt;/Year&gt;&lt;RecNum&gt;27&lt;/RecNum&gt;&lt;DisplayText&gt;(Vemuri, Simon et al. 2011)&lt;/DisplayText&gt;&lt;record&gt;&lt;rec-number&gt;27&lt;/rec-number&gt;&lt;foreign-keys&gt;&lt;key app="EN" db-id="wtvedt00l59pwlet0r3xt5pbx0pe02r5wtvx" timestamp="1517595651"&gt;27&lt;/key&gt;&lt;/foreign-keys&gt;&lt;ref-type name="Journal Article"&gt;17&lt;/ref-type&gt;&lt;contributors&gt;&lt;authors&gt;&lt;author&gt;Vemuri, Prashanthi&lt;/author&gt;&lt;author&gt;Simon, Gyorgy&lt;/author&gt;&lt;author&gt;Kantarci, Kejal&lt;/author&gt;&lt;author&gt;Whitwell, Jennifer L&lt;/author&gt;&lt;author&gt;Senjem, Matthew L&lt;/author&gt;&lt;author&gt;Przybelski, Scott A&lt;/author&gt;&lt;author&gt;Gunter, Jeffrey L&lt;/author&gt;&lt;author&gt;Josephs, Keith A&lt;/author&gt;&lt;author&gt;Knopman, David S&lt;/author&gt;&lt;author&gt;Boeve, Bradley F&lt;/author&gt;&lt;author&gt;Ferman, Tanis J&lt;/author&gt;&lt;author&gt;Dickson, Dennis W&lt;/author&gt;&lt;author&gt;Parisi, Joseph E&lt;/author&gt;&lt;author&gt;Petersen, Ronald C&lt;/author&gt;&lt;author&gt;Jack, Clifford R&lt;/author&gt;&lt;/authors&gt;&lt;/contributors&gt;&lt;titles&gt;&lt;title&gt;Antemortem differential diagnosis of dementia pathology using structural MRI: Differential-STAND&lt;/title&gt;&lt;secondary-title&gt;NeuroImage&lt;/secondary-title&gt;&lt;/titles&gt;&lt;pages&gt;522-531&lt;/pages&gt;&lt;volume&gt;55&lt;/volume&gt;&lt;dates&gt;&lt;year&gt;2011&lt;/year&gt;&lt;/dates&gt;&lt;publisher&gt;Elsevier BV&lt;/publisher&gt;&lt;urls&gt;&lt;/urls&gt;&lt;electronic-resource-num&gt;10.1016/j.neuroimage.2010.12.073&lt;/electronic-resource-num&gt;&lt;/record&gt;&lt;/Cite&gt;&lt;/EndNote&gt;</w:instrTex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separate"/>
            </w:r>
            <w:r w:rsidRPr="00D32D6C">
              <w:rPr>
                <w:rFonts w:ascii="Times New Roman" w:eastAsia="Times New Roman" w:hAnsi="Times New Roman" w:cs="Times New Roman"/>
                <w:noProof/>
                <w:color w:val="000000"/>
                <w:sz w:val="14"/>
                <w:szCs w:val="12"/>
                <w:lang w:val="en-NZ" w:eastAsia="en-NZ"/>
              </w:rPr>
              <w:t>(Vemuri, Simon et al. 2011)</w: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D9680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91DB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48 / 20 / 47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76371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AD  vs FTD vs LB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2C7B5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T1w.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B84C0D4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GM volumes in 91 ROI’s (FS by LDA).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E6410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k-means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59BCB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0.867</w:t>
            </w:r>
          </w:p>
        </w:tc>
      </w:tr>
      <w:tr w:rsidR="008057DB" w:rsidRPr="00B15C0C" w14:paraId="037D8D21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A47D2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631EA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(Dementia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9B0D4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597A9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C0E13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8D36E6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8004AD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4022A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5E700E54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9BCA2A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begin"/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instrText xml:space="preserve"> ADDIN EN.CITE &lt;EndNote&gt;&lt;Cite&gt;&lt;Author&gt;Wang&lt;/Author&gt;&lt;Year&gt;2016&lt;/Year&gt;&lt;RecNum&gt;22&lt;/RecNum&gt;&lt;DisplayText&gt;(Wang, Redmond et al. 2016)&lt;/DisplayText&gt;&lt;record&gt;&lt;rec-number&gt;22&lt;/rec-number&gt;&lt;foreign-keys&gt;&lt;key app="EN" db-id="wtvedt00l59pwlet0r3xt5pbx0pe02r5wtvx" timestamp="1517595651"&gt;22&lt;/key&gt;&lt;/foreign-keys&gt;&lt;ref-type name="Journal Article"&gt;17&lt;/ref-type&gt;&lt;contributors&gt;&lt;authors&gt;&lt;author&gt;Wang, Jingjing&lt;/author&gt;&lt;author&gt;Redmond, Stephen J&lt;/author&gt;&lt;author&gt;Bertoux, Maxime&lt;/author&gt;&lt;author&gt;Hodges, John R&lt;/author&gt;&lt;author&gt;Hornberger, Michael&lt;/author&gt;&lt;/authors&gt;&lt;/contributors&gt;&lt;titles&gt;&lt;title&gt;A Comparison of Magnetic Resonance Imaging and Neuropsychological Examination in the Diagnostic Distinction of Alzheimer&amp;apos;s Disease and Behavioral Variant Frontotemporal Dementia&lt;/title&gt;&lt;secondary-title&gt;Frontiers in Aging Neuroscience&lt;/secondary-title&gt;&lt;/titles&gt;&lt;volume&gt;8&lt;/volume&gt;&lt;dates&gt;&lt;year&gt;2016&lt;/year&gt;&lt;/dates&gt;&lt;publisher&gt;Frontiers Media SA&lt;/publisher&gt;&lt;urls&gt;&lt;/urls&gt;&lt;electronic-resource-num&gt;10.3389/fnagi.2016.00119&lt;/electronic-resource-num&gt;&lt;/record&gt;&lt;/Cite&gt;&lt;/EndNote&gt;</w:instrTex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separate"/>
            </w:r>
            <w:r w:rsidRPr="00D32D6C">
              <w:rPr>
                <w:rFonts w:ascii="Times New Roman" w:eastAsia="Times New Roman" w:hAnsi="Times New Roman" w:cs="Times New Roman"/>
                <w:noProof/>
                <w:color w:val="000000"/>
                <w:sz w:val="14"/>
                <w:szCs w:val="12"/>
                <w:lang w:val="en-NZ" w:eastAsia="en-NZ"/>
              </w:rPr>
              <w:t>(Wang, Redmond et al. 2016)</w:t>
            </w: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fldChar w:fldCharType="end"/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A74FF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Local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B2FAF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54 / 55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51BBF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AD  vs FT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9A54A27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T1w.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1A75F6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17  neurophysiological features  and   GM  vol-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2C364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Naive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22A5E4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0.6147</w:t>
            </w:r>
          </w:p>
        </w:tc>
      </w:tr>
      <w:tr w:rsidR="008057DB" w:rsidRPr="00B15C0C" w14:paraId="798A05C2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E29771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D8853F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(Dementia)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7C886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57 / 54 / 55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89619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HC  vs AD  vs FTD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726C1F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AAC1FF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umes   of  8  ROI’ss   (amygdala,  hippocampus,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1E11A3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Bayes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3B7B43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0.6747</w:t>
            </w:r>
          </w:p>
        </w:tc>
      </w:tr>
      <w:tr w:rsidR="008057DB" w:rsidRPr="00B15C0C" w14:paraId="324A0843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F0BEADF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3E4F8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7E5BD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971B5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014560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CF737B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medial temporal lobe, temporal pole, dorsolat-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8DF60C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25055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C2B938D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2BB446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0AFDBA3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89DFDF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5E37F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A95E34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3D3837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eral  prefrontal cortex, ventromedial prefrontal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EA287F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463351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475620A9" w14:textId="77777777" w:rsidTr="00F32074">
        <w:trPr>
          <w:gridAfter w:val="1"/>
          <w:wAfter w:w="257" w:type="dxa"/>
          <w:trHeight w:val="113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C85C1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780DBD6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7E442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0A95B2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1D803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BCD954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cortex, striatum and  insula (FS  by  best  first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8E58F74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60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BD1ED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  <w:tr w:rsidR="008057DB" w:rsidRPr="00B15C0C" w14:paraId="24BC1078" w14:textId="77777777" w:rsidTr="00F32074">
        <w:trPr>
          <w:trHeight w:val="113"/>
        </w:trPr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E2FD074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1B5CE2E9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579C648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BB8967E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3722D8D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3E4A4287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approach).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41E719BF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  <w:tc>
          <w:tcPr>
            <w:tcW w:w="558" w:type="dxa"/>
            <w:gridSpan w:val="2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hideMark/>
          </w:tcPr>
          <w:p w14:paraId="59D39305" w14:textId="77777777" w:rsidR="008057DB" w:rsidRPr="00D32D6C" w:rsidRDefault="008057DB" w:rsidP="00F32074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</w:pPr>
            <w:r w:rsidRPr="00D32D6C">
              <w:rPr>
                <w:rFonts w:ascii="Times New Roman" w:eastAsia="Times New Roman" w:hAnsi="Times New Roman" w:cs="Times New Roman"/>
                <w:color w:val="000000"/>
                <w:sz w:val="14"/>
                <w:szCs w:val="12"/>
                <w:lang w:val="en-NZ" w:eastAsia="en-NZ"/>
              </w:rPr>
              <w:t> </w:t>
            </w:r>
          </w:p>
        </w:tc>
      </w:tr>
    </w:tbl>
    <w:p w14:paraId="5DD0836A" w14:textId="77777777" w:rsidR="008057DB" w:rsidRDefault="008057DB" w:rsidP="008057DB"/>
    <w:p w14:paraId="234E5FB6" w14:textId="77777777" w:rsidR="008057DB" w:rsidRDefault="008057DB" w:rsidP="008057DB">
      <w:pPr>
        <w:spacing w:after="0" w:line="363" w:lineRule="exact"/>
        <w:rPr>
          <w:rFonts w:ascii="Arial" w:hAnsi="Arial" w:cs="Arial"/>
          <w:b/>
        </w:rPr>
      </w:pPr>
    </w:p>
    <w:p w14:paraId="2EF2FDE0" w14:textId="77777777" w:rsidR="00967E03" w:rsidRDefault="008057DB"/>
    <w:sectPr w:rsidR="00967E0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5B416B6"/>
    <w:multiLevelType w:val="hybridMultilevel"/>
    <w:tmpl w:val="5D305390"/>
    <w:lvl w:ilvl="0" w:tplc="031E1476">
      <w:start w:val="1"/>
      <w:numFmt w:val="decimal"/>
      <w:lvlText w:val="%1."/>
      <w:lvlJc w:val="left"/>
      <w:pPr>
        <w:ind w:left="4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200" w:hanging="360"/>
      </w:pPr>
    </w:lvl>
    <w:lvl w:ilvl="2" w:tplc="0809001B" w:tentative="1">
      <w:start w:val="1"/>
      <w:numFmt w:val="lowerRoman"/>
      <w:lvlText w:val="%3."/>
      <w:lvlJc w:val="right"/>
      <w:pPr>
        <w:ind w:left="1920" w:hanging="180"/>
      </w:pPr>
    </w:lvl>
    <w:lvl w:ilvl="3" w:tplc="0809000F" w:tentative="1">
      <w:start w:val="1"/>
      <w:numFmt w:val="decimal"/>
      <w:lvlText w:val="%4."/>
      <w:lvlJc w:val="left"/>
      <w:pPr>
        <w:ind w:left="2640" w:hanging="360"/>
      </w:pPr>
    </w:lvl>
    <w:lvl w:ilvl="4" w:tplc="08090019" w:tentative="1">
      <w:start w:val="1"/>
      <w:numFmt w:val="lowerLetter"/>
      <w:lvlText w:val="%5."/>
      <w:lvlJc w:val="left"/>
      <w:pPr>
        <w:ind w:left="3360" w:hanging="360"/>
      </w:pPr>
    </w:lvl>
    <w:lvl w:ilvl="5" w:tplc="0809001B" w:tentative="1">
      <w:start w:val="1"/>
      <w:numFmt w:val="lowerRoman"/>
      <w:lvlText w:val="%6."/>
      <w:lvlJc w:val="right"/>
      <w:pPr>
        <w:ind w:left="4080" w:hanging="180"/>
      </w:pPr>
    </w:lvl>
    <w:lvl w:ilvl="6" w:tplc="0809000F" w:tentative="1">
      <w:start w:val="1"/>
      <w:numFmt w:val="decimal"/>
      <w:lvlText w:val="%7."/>
      <w:lvlJc w:val="left"/>
      <w:pPr>
        <w:ind w:left="4800" w:hanging="360"/>
      </w:pPr>
    </w:lvl>
    <w:lvl w:ilvl="7" w:tplc="08090019" w:tentative="1">
      <w:start w:val="1"/>
      <w:numFmt w:val="lowerLetter"/>
      <w:lvlText w:val="%8."/>
      <w:lvlJc w:val="left"/>
      <w:pPr>
        <w:ind w:left="5520" w:hanging="360"/>
      </w:pPr>
    </w:lvl>
    <w:lvl w:ilvl="8" w:tplc="0809001B" w:tentative="1">
      <w:start w:val="1"/>
      <w:numFmt w:val="lowerRoman"/>
      <w:lvlText w:val="%9."/>
      <w:lvlJc w:val="right"/>
      <w:pPr>
        <w:ind w:left="624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0"/>
  <w:doNotDisplayPageBoundarie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057DB"/>
    <w:rsid w:val="00801389"/>
    <w:rsid w:val="008057DB"/>
    <w:rsid w:val="00926F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07FF504"/>
  <w15:chartTrackingRefBased/>
  <w15:docId w15:val="{909D7D07-E58F-164A-8D68-C574473862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057DB"/>
    <w:pPr>
      <w:spacing w:after="160" w:line="259" w:lineRule="auto"/>
    </w:pPr>
    <w:rPr>
      <w:rFonts w:eastAsiaTheme="minorHAnsi"/>
      <w:sz w:val="22"/>
      <w:szCs w:val="2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057DB"/>
    <w:pPr>
      <w:ind w:left="720"/>
      <w:contextualSpacing/>
    </w:pPr>
  </w:style>
  <w:style w:type="character" w:styleId="CommentReference">
    <w:name w:val="annotation reference"/>
    <w:uiPriority w:val="99"/>
    <w:semiHidden/>
    <w:unhideWhenUsed/>
    <w:rsid w:val="008057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057DB"/>
    <w:pPr>
      <w:spacing w:after="0" w:line="240" w:lineRule="auto"/>
    </w:pPr>
    <w:rPr>
      <w:rFonts w:ascii="Calibri" w:eastAsia="Calibri" w:hAnsi="Calibri" w:cs="Arial"/>
      <w:sz w:val="20"/>
      <w:szCs w:val="20"/>
      <w:lang w:val="en-NZ" w:eastAsia="en-NZ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057DB"/>
    <w:rPr>
      <w:rFonts w:ascii="Calibri" w:eastAsia="Calibri" w:hAnsi="Calibri" w:cs="Arial"/>
      <w:sz w:val="20"/>
      <w:szCs w:val="20"/>
      <w:lang w:val="en-NZ" w:eastAsia="en-NZ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057D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057DB"/>
    <w:rPr>
      <w:rFonts w:ascii="Segoe UI" w:eastAsiaTheme="minorHAnsi" w:hAnsi="Segoe UI" w:cs="Segoe UI"/>
      <w:sz w:val="18"/>
      <w:szCs w:val="18"/>
      <w:lang w:val="en-GB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057DB"/>
    <w:pPr>
      <w:spacing w:after="160"/>
    </w:pPr>
    <w:rPr>
      <w:rFonts w:asciiTheme="minorHAnsi" w:eastAsiaTheme="minorHAnsi" w:hAnsiTheme="minorHAnsi" w:cstheme="minorBidi"/>
      <w:b/>
      <w:bCs/>
      <w:lang w:val="en-GB" w:eastAsia="en-US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057DB"/>
    <w:rPr>
      <w:rFonts w:ascii="Calibri" w:eastAsiaTheme="minorHAnsi" w:hAnsi="Calibri" w:cs="Arial"/>
      <w:b/>
      <w:bCs/>
      <w:sz w:val="20"/>
      <w:szCs w:val="20"/>
      <w:lang w:val="en-GB" w:eastAsia="en-US"/>
    </w:rPr>
  </w:style>
  <w:style w:type="character" w:styleId="Hyperlink">
    <w:name w:val="Hyperlink"/>
    <w:basedOn w:val="DefaultParagraphFont"/>
    <w:uiPriority w:val="99"/>
    <w:semiHidden/>
    <w:unhideWhenUsed/>
    <w:rsid w:val="008057DB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057DB"/>
    <w:rPr>
      <w:color w:val="800080"/>
      <w:u w:val="single"/>
    </w:rPr>
  </w:style>
  <w:style w:type="paragraph" w:customStyle="1" w:styleId="msonormal0">
    <w:name w:val="msonormal"/>
    <w:basedOn w:val="Normal"/>
    <w:rsid w:val="008057D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NZ" w:eastAsia="en-NZ"/>
    </w:rPr>
  </w:style>
  <w:style w:type="paragraph" w:customStyle="1" w:styleId="xl65">
    <w:name w:val="xl65"/>
    <w:basedOn w:val="Normal"/>
    <w:rsid w:val="008057DB"/>
    <w:pPr>
      <w:pBdr>
        <w:top w:val="single" w:sz="4" w:space="0" w:color="000000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8"/>
      <w:szCs w:val="8"/>
      <w:lang w:val="en-NZ" w:eastAsia="en-NZ"/>
    </w:rPr>
  </w:style>
  <w:style w:type="paragraph" w:customStyle="1" w:styleId="xl66">
    <w:name w:val="xl66"/>
    <w:basedOn w:val="Normal"/>
    <w:rsid w:val="008057DB"/>
    <w:pPr>
      <w:pBdr>
        <w:bottom w:val="single" w:sz="4" w:space="0" w:color="000000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val="en-NZ" w:eastAsia="en-NZ"/>
    </w:rPr>
  </w:style>
  <w:style w:type="paragraph" w:customStyle="1" w:styleId="xl67">
    <w:name w:val="xl67"/>
    <w:basedOn w:val="Normal"/>
    <w:rsid w:val="008057DB"/>
    <w:pPr>
      <w:pBdr>
        <w:bottom w:val="single" w:sz="4" w:space="0" w:color="000000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8"/>
      <w:szCs w:val="8"/>
      <w:lang w:val="en-NZ" w:eastAsia="en-NZ"/>
    </w:rPr>
  </w:style>
  <w:style w:type="paragraph" w:customStyle="1" w:styleId="xl68">
    <w:name w:val="xl68"/>
    <w:basedOn w:val="Normal"/>
    <w:rsid w:val="008057DB"/>
    <w:pPr>
      <w:pBdr>
        <w:top w:val="single" w:sz="4" w:space="0" w:color="000000"/>
      </w:pBd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8"/>
      <w:szCs w:val="8"/>
      <w:lang w:val="en-NZ" w:eastAsia="en-NZ"/>
    </w:rPr>
  </w:style>
  <w:style w:type="paragraph" w:customStyle="1" w:styleId="xl69">
    <w:name w:val="xl69"/>
    <w:basedOn w:val="Normal"/>
    <w:rsid w:val="008057DB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24"/>
      <w:szCs w:val="24"/>
      <w:lang w:val="en-NZ" w:eastAsia="en-NZ"/>
    </w:rPr>
  </w:style>
  <w:style w:type="paragraph" w:customStyle="1" w:styleId="xl70">
    <w:name w:val="xl70"/>
    <w:basedOn w:val="Normal"/>
    <w:rsid w:val="008057DB"/>
    <w:pPr>
      <w:spacing w:before="100" w:beforeAutospacing="1" w:after="100" w:afterAutospacing="1" w:line="240" w:lineRule="auto"/>
      <w:textAlignment w:val="top"/>
    </w:pPr>
    <w:rPr>
      <w:rFonts w:ascii="Times New Roman" w:eastAsia="Times New Roman" w:hAnsi="Times New Roman" w:cs="Times New Roman"/>
      <w:sz w:val="8"/>
      <w:szCs w:val="8"/>
      <w:lang w:val="en-NZ" w:eastAsia="en-NZ"/>
    </w:rPr>
  </w:style>
  <w:style w:type="paragraph" w:customStyle="1" w:styleId="EndNoteBibliographyTitle">
    <w:name w:val="EndNote Bibliography Title"/>
    <w:basedOn w:val="Normal"/>
    <w:link w:val="EndNoteBibliographyTitleChar"/>
    <w:rsid w:val="008057DB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057DB"/>
    <w:rPr>
      <w:rFonts w:ascii="Calibri" w:eastAsiaTheme="minorHAnsi" w:hAnsi="Calibri"/>
      <w:noProof/>
      <w:sz w:val="22"/>
      <w:szCs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8057DB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057DB"/>
    <w:rPr>
      <w:rFonts w:ascii="Calibri" w:eastAsiaTheme="minorHAnsi" w:hAnsi="Calibri"/>
      <w:noProof/>
      <w:sz w:val="22"/>
      <w:szCs w:val="22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805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057DB"/>
    <w:rPr>
      <w:rFonts w:eastAsiaTheme="minorHAnsi"/>
      <w:sz w:val="22"/>
      <w:szCs w:val="22"/>
      <w:lang w:val="en-GB" w:eastAsia="en-US"/>
    </w:rPr>
  </w:style>
  <w:style w:type="paragraph" w:styleId="Footer">
    <w:name w:val="footer"/>
    <w:basedOn w:val="Normal"/>
    <w:link w:val="FooterChar"/>
    <w:uiPriority w:val="99"/>
    <w:unhideWhenUsed/>
    <w:rsid w:val="008057D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057DB"/>
    <w:rPr>
      <w:rFonts w:eastAsiaTheme="minorHAnsi"/>
      <w:sz w:val="22"/>
      <w:szCs w:val="22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19445</Words>
  <Characters>110839</Characters>
  <Application>Microsoft Office Word</Application>
  <DocSecurity>0</DocSecurity>
  <Lines>923</Lines>
  <Paragraphs>260</Paragraphs>
  <ScaleCrop>false</ScaleCrop>
  <Company/>
  <LinksUpToDate>false</LinksUpToDate>
  <CharactersWithSpaces>1300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, Chen</dc:creator>
  <cp:keywords/>
  <dc:description/>
  <cp:lastModifiedBy>Chen, Chen</cp:lastModifiedBy>
  <cp:revision>1</cp:revision>
  <dcterms:created xsi:type="dcterms:W3CDTF">2021-12-10T02:53:00Z</dcterms:created>
  <dcterms:modified xsi:type="dcterms:W3CDTF">2021-12-10T02:54:00Z</dcterms:modified>
</cp:coreProperties>
</file>